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A3D0E" w:rsidRDefault="003A3D0E" w:rsidP="00192299">
      <w:pPr>
        <w:pStyle w:val="Heading1"/>
        <w:spacing w:line="480" w:lineRule="auto"/>
      </w:pPr>
      <w:bookmarkStart w:id="0" w:name="_GoBack"/>
      <w:bookmarkEnd w:id="0"/>
      <w:r w:rsidRPr="003A3D0E">
        <w:t>DAFTAR PUSTAKA</w:t>
      </w:r>
    </w:p>
    <w:p w:rsidR="00A065E7" w:rsidRPr="00A065E7" w:rsidRDefault="003A3D0E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065E7" w:rsidRPr="00A065E7">
        <w:rPr>
          <w:noProof/>
          <w:sz w:val="24"/>
          <w:szCs w:val="24"/>
        </w:rPr>
        <w:t xml:space="preserve">ABRIANTO, T. A. A. (2013). Kemampuan Vo2 Max Wasit Hockey Puteri Lisensi Tingkat Dasar di Kota Surabaya. </w:t>
      </w:r>
      <w:r w:rsidR="00A065E7" w:rsidRPr="00A065E7">
        <w:rPr>
          <w:i/>
          <w:iCs/>
          <w:noProof/>
          <w:sz w:val="24"/>
          <w:szCs w:val="24"/>
        </w:rPr>
        <w:t>Jurnal Prestasi Olahraga</w:t>
      </w:r>
      <w:r w:rsidR="00A065E7" w:rsidRPr="00A065E7">
        <w:rPr>
          <w:noProof/>
          <w:sz w:val="24"/>
          <w:szCs w:val="24"/>
        </w:rPr>
        <w:t>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Anders, E., &amp; Myers, S. (1998). </w:t>
      </w:r>
      <w:r w:rsidRPr="00A065E7">
        <w:rPr>
          <w:i/>
          <w:iCs/>
          <w:noProof/>
          <w:sz w:val="24"/>
          <w:szCs w:val="24"/>
        </w:rPr>
        <w:t>Field Hockey : Steps To Success</w:t>
      </w:r>
      <w:r w:rsidRPr="00A065E7">
        <w:rPr>
          <w:noProof/>
          <w:sz w:val="24"/>
          <w:szCs w:val="24"/>
        </w:rPr>
        <w:t>. Human Kinetics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Beng, helen ten hong, &amp; Haridas, M. P. (1994). </w:t>
      </w:r>
      <w:r w:rsidRPr="00A065E7">
        <w:rPr>
          <w:i/>
          <w:iCs/>
          <w:noProof/>
          <w:sz w:val="24"/>
          <w:szCs w:val="24"/>
        </w:rPr>
        <w:t>Paduan Mengajar Hoki</w:t>
      </w:r>
      <w:r w:rsidRPr="00A065E7">
        <w:rPr>
          <w:noProof/>
          <w:sz w:val="24"/>
          <w:szCs w:val="24"/>
        </w:rPr>
        <w:t>. FAJAR BAKTI SDN. BHD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D.S. Suryabrata. (2016). </w:t>
      </w:r>
      <w:r w:rsidRPr="00A065E7">
        <w:rPr>
          <w:i/>
          <w:iCs/>
          <w:noProof/>
          <w:sz w:val="24"/>
          <w:szCs w:val="24"/>
        </w:rPr>
        <w:t>Metode Penelitian</w:t>
      </w:r>
      <w:r w:rsidRPr="00A065E7">
        <w:rPr>
          <w:noProof/>
          <w:sz w:val="24"/>
          <w:szCs w:val="24"/>
        </w:rPr>
        <w:t>. RajaGrafindo Persad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Emzir. (2010). </w:t>
      </w:r>
      <w:r w:rsidRPr="00A065E7">
        <w:rPr>
          <w:i/>
          <w:iCs/>
          <w:noProof/>
          <w:sz w:val="24"/>
          <w:szCs w:val="24"/>
        </w:rPr>
        <w:t>Metodologi Penelitian Pendidikan</w:t>
      </w:r>
      <w:r w:rsidRPr="00A065E7">
        <w:rPr>
          <w:noProof/>
          <w:sz w:val="24"/>
          <w:szCs w:val="24"/>
        </w:rPr>
        <w:t>. RajaGrafindo Persad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FIH. (2023). </w:t>
      </w:r>
      <w:r w:rsidRPr="00A065E7">
        <w:rPr>
          <w:i/>
          <w:iCs/>
          <w:noProof/>
          <w:sz w:val="24"/>
          <w:szCs w:val="24"/>
        </w:rPr>
        <w:t>Rules Of Indoor Hockey</w:t>
      </w:r>
      <w:r w:rsidRPr="00A065E7">
        <w:rPr>
          <w:noProof/>
          <w:sz w:val="24"/>
          <w:szCs w:val="24"/>
        </w:rPr>
        <w:t>. The International Hockey Federation, Switzerland. https://www.fih.hockey/static-assets/pdf/fih-rules-of-indoor-hockey-2023.pdf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FIH, D. D. C. O. (2019). </w:t>
      </w:r>
      <w:r w:rsidRPr="00A065E7">
        <w:rPr>
          <w:i/>
          <w:iCs/>
          <w:noProof/>
          <w:sz w:val="24"/>
          <w:szCs w:val="24"/>
        </w:rPr>
        <w:t>Rules Of Indoor Hockey In The International Hockey Federation (Nomor October 2019)</w:t>
      </w:r>
      <w:r w:rsidRPr="00A065E7">
        <w:rPr>
          <w:noProof/>
          <w:sz w:val="24"/>
          <w:szCs w:val="24"/>
        </w:rPr>
        <w:t>. http://fih.ch/media/12236439/fih-rules-of-indoor-hockey-2019.pdf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Frederic Delavier. (2005). </w:t>
      </w:r>
      <w:r w:rsidRPr="00A065E7">
        <w:rPr>
          <w:i/>
          <w:iCs/>
          <w:noProof/>
          <w:sz w:val="24"/>
          <w:szCs w:val="24"/>
        </w:rPr>
        <w:t>Strength Training Anatomy</w:t>
      </w:r>
      <w:r w:rsidRPr="00A065E7">
        <w:rPr>
          <w:noProof/>
          <w:sz w:val="24"/>
          <w:szCs w:val="24"/>
        </w:rPr>
        <w:t>. Human Kinetics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Glencross. (1984). </w:t>
      </w:r>
      <w:r w:rsidRPr="00A065E7">
        <w:rPr>
          <w:i/>
          <w:iCs/>
          <w:noProof/>
          <w:sz w:val="24"/>
          <w:szCs w:val="24"/>
        </w:rPr>
        <w:t>Coaching Hockey The Australian Way</w:t>
      </w:r>
      <w:r w:rsidRPr="00A065E7">
        <w:rPr>
          <w:noProof/>
          <w:sz w:val="24"/>
          <w:szCs w:val="24"/>
        </w:rPr>
        <w:t>. Australian Hockey Association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Hidayatullah, F. (2021). </w:t>
      </w:r>
      <w:r w:rsidRPr="00A065E7">
        <w:rPr>
          <w:i/>
          <w:iCs/>
          <w:noProof/>
          <w:sz w:val="24"/>
          <w:szCs w:val="24"/>
        </w:rPr>
        <w:t>Analisis Penalty Corner Tim Indoor Hoki Putra Universitas Negeri Jakarta pada Kejuaraan Invitasi Hoki Ruangan Perguruan Tinggi XXXIII ITB 2020</w:t>
      </w:r>
      <w:r w:rsidRPr="00A065E7">
        <w:rPr>
          <w:noProof/>
          <w:sz w:val="24"/>
          <w:szCs w:val="24"/>
        </w:rPr>
        <w:t>. Skripsi, Universitas Negeri Jakarta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Houta, S. A. E.-H. (2019). Tactical offensive variables of penalty corner in World Cup men’s hockey 2014. </w:t>
      </w:r>
      <w:r w:rsidRPr="00A065E7">
        <w:rPr>
          <w:i/>
          <w:iCs/>
          <w:noProof/>
          <w:sz w:val="24"/>
          <w:szCs w:val="24"/>
        </w:rPr>
        <w:t>International Journal of Sports Science and Arts</w:t>
      </w:r>
      <w:r w:rsidRPr="00A065E7">
        <w:rPr>
          <w:noProof/>
          <w:sz w:val="24"/>
          <w:szCs w:val="24"/>
        </w:rPr>
        <w:t xml:space="preserve">, </w:t>
      </w:r>
      <w:r w:rsidRPr="00A065E7">
        <w:rPr>
          <w:i/>
          <w:iCs/>
          <w:noProof/>
          <w:sz w:val="24"/>
          <w:szCs w:val="24"/>
        </w:rPr>
        <w:t>9</w:t>
      </w:r>
      <w:r w:rsidRPr="00A065E7">
        <w:rPr>
          <w:noProof/>
          <w:sz w:val="24"/>
          <w:szCs w:val="24"/>
        </w:rPr>
        <w:t>(009), 76-86Houta, S. A. E.-H. (2019). Tactical offensive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Iwan Barata. (2021). </w:t>
      </w:r>
      <w:r w:rsidRPr="00A065E7">
        <w:rPr>
          <w:i/>
          <w:iCs/>
          <w:noProof/>
          <w:sz w:val="24"/>
          <w:szCs w:val="24"/>
        </w:rPr>
        <w:t>Teori Dan Praktek Olahraga Hoki</w:t>
      </w:r>
      <w:r w:rsidRPr="00A065E7">
        <w:rPr>
          <w:noProof/>
          <w:sz w:val="24"/>
          <w:szCs w:val="24"/>
        </w:rPr>
        <w:t>. CV. Alumgadan Mandiri Jakart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KBBI. (2007). </w:t>
      </w:r>
      <w:r w:rsidRPr="00A065E7">
        <w:rPr>
          <w:i/>
          <w:iCs/>
          <w:noProof/>
          <w:sz w:val="24"/>
          <w:szCs w:val="24"/>
        </w:rPr>
        <w:t>KBBI - Kamus Besar Bahasa Indonesia</w:t>
      </w:r>
      <w:r w:rsidRPr="00A065E7">
        <w:rPr>
          <w:noProof/>
          <w:sz w:val="24"/>
          <w:szCs w:val="24"/>
        </w:rPr>
        <w:t>. Kamus Besar Bahasa Indonesia, 2015–2017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Malik, A., &amp; Chusni, M. M. (2018). </w:t>
      </w:r>
      <w:r w:rsidRPr="00A065E7">
        <w:rPr>
          <w:i/>
          <w:iCs/>
          <w:noProof/>
          <w:sz w:val="24"/>
          <w:szCs w:val="24"/>
        </w:rPr>
        <w:t>Pengantar Statistika Pendidikan Teori dan Aplikasi</w:t>
      </w:r>
      <w:r w:rsidRPr="00A065E7">
        <w:rPr>
          <w:noProof/>
          <w:sz w:val="24"/>
          <w:szCs w:val="24"/>
        </w:rPr>
        <w:t>. Deepubish, Sleman Yogyakart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Mekayanti. (2015). Optimalisasi Kelenturan (Flexibelity), Keseimbangan (Balance), dan Kekuatan (Strength) Tubuh Manusia Secara Instan dengan Menggunakan “Secret Method”*. </w:t>
      </w:r>
      <w:r w:rsidRPr="00A065E7">
        <w:rPr>
          <w:i/>
          <w:iCs/>
          <w:noProof/>
          <w:sz w:val="24"/>
          <w:szCs w:val="24"/>
        </w:rPr>
        <w:t>VIRGIN: Jurnal Ilmiah Kesehatan Dan Sains</w:t>
      </w:r>
      <w:r w:rsidRPr="00A065E7">
        <w:rPr>
          <w:noProof/>
          <w:sz w:val="24"/>
          <w:szCs w:val="24"/>
        </w:rPr>
        <w:t xml:space="preserve">, </w:t>
      </w:r>
      <w:r w:rsidRPr="00A065E7">
        <w:rPr>
          <w:i/>
          <w:iCs/>
          <w:noProof/>
          <w:sz w:val="24"/>
          <w:szCs w:val="24"/>
        </w:rPr>
        <w:t>1</w:t>
      </w:r>
      <w:r w:rsidRPr="00A065E7">
        <w:rPr>
          <w:noProof/>
          <w:sz w:val="24"/>
          <w:szCs w:val="24"/>
        </w:rPr>
        <w:t>(1)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Mintarto, E. (2019). Komponen Biomotor Olahraga. In </w:t>
      </w:r>
      <w:r w:rsidRPr="00A065E7">
        <w:rPr>
          <w:i/>
          <w:iCs/>
          <w:noProof/>
          <w:sz w:val="24"/>
          <w:szCs w:val="24"/>
        </w:rPr>
        <w:t>Komponen Biomotor Olahraga</w:t>
      </w:r>
      <w:r w:rsidRPr="00A065E7">
        <w:rPr>
          <w:noProof/>
          <w:sz w:val="24"/>
          <w:szCs w:val="24"/>
        </w:rPr>
        <w:t>. Samudera Biru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lastRenderedPageBreak/>
        <w:t xml:space="preserve">Mitchell-Taverner, C. (2005). </w:t>
      </w:r>
      <w:r w:rsidRPr="00A065E7">
        <w:rPr>
          <w:i/>
          <w:iCs/>
          <w:noProof/>
          <w:sz w:val="24"/>
          <w:szCs w:val="24"/>
        </w:rPr>
        <w:t>Field Hockey Techniques &amp; Tactics</w:t>
      </w:r>
      <w:r w:rsidRPr="00A065E7">
        <w:rPr>
          <w:noProof/>
          <w:sz w:val="24"/>
          <w:szCs w:val="24"/>
        </w:rPr>
        <w:t>. Human Kinetics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Poerwadarminta. (2007). </w:t>
      </w:r>
      <w:r w:rsidRPr="00A065E7">
        <w:rPr>
          <w:i/>
          <w:iCs/>
          <w:noProof/>
          <w:sz w:val="24"/>
          <w:szCs w:val="24"/>
        </w:rPr>
        <w:t>Kamus Umum Bahasa Indonesia | Edisi Ketiga</w:t>
      </w:r>
      <w:r w:rsidRPr="00A065E7">
        <w:rPr>
          <w:noProof/>
          <w:sz w:val="24"/>
          <w:szCs w:val="24"/>
        </w:rPr>
        <w:t>. Balai Pustak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Pradityana, K., Ambarwati, D. R., &amp; Widiastuti, W. (2017). Pengaruh daya ledak otot lengan, kelentukan panggul, dan koordinasi terhadap keterampilan tolak peluru gaya O’Brien. </w:t>
      </w:r>
      <w:r w:rsidRPr="00A065E7">
        <w:rPr>
          <w:i/>
          <w:iCs/>
          <w:noProof/>
          <w:sz w:val="24"/>
          <w:szCs w:val="24"/>
        </w:rPr>
        <w:t>Jurnal Keolahragaan</w:t>
      </w:r>
      <w:r w:rsidRPr="00A065E7">
        <w:rPr>
          <w:noProof/>
          <w:sz w:val="24"/>
          <w:szCs w:val="24"/>
        </w:rPr>
        <w:t xml:space="preserve">, </w:t>
      </w:r>
      <w:r w:rsidRPr="00A065E7">
        <w:rPr>
          <w:i/>
          <w:iCs/>
          <w:noProof/>
          <w:sz w:val="24"/>
          <w:szCs w:val="24"/>
        </w:rPr>
        <w:t>5</w:t>
      </w:r>
      <w:r w:rsidRPr="00A065E7">
        <w:rPr>
          <w:noProof/>
          <w:sz w:val="24"/>
          <w:szCs w:val="24"/>
        </w:rPr>
        <w:t>(2), 207–215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Sudjana. (2005). </w:t>
      </w:r>
      <w:r w:rsidRPr="00A065E7">
        <w:rPr>
          <w:i/>
          <w:iCs/>
          <w:noProof/>
          <w:sz w:val="24"/>
          <w:szCs w:val="24"/>
        </w:rPr>
        <w:t>Metode Statistika</w:t>
      </w:r>
      <w:r w:rsidRPr="00A065E7">
        <w:rPr>
          <w:noProof/>
          <w:sz w:val="24"/>
          <w:szCs w:val="24"/>
        </w:rPr>
        <w:t>. Tarsito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Sugiyono, P. D. (2011). </w:t>
      </w:r>
      <w:r w:rsidRPr="00A065E7">
        <w:rPr>
          <w:i/>
          <w:iCs/>
          <w:noProof/>
          <w:sz w:val="24"/>
          <w:szCs w:val="24"/>
        </w:rPr>
        <w:t>Metode Penelitian Kualitatif Kuantitatif dan R&amp;D</w:t>
      </w:r>
      <w:r w:rsidRPr="00A065E7">
        <w:rPr>
          <w:noProof/>
          <w:sz w:val="24"/>
          <w:szCs w:val="24"/>
        </w:rPr>
        <w:t>. Alfabeta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Sumanto. (2014). </w:t>
      </w:r>
      <w:r w:rsidRPr="00A065E7">
        <w:rPr>
          <w:i/>
          <w:iCs/>
          <w:noProof/>
          <w:sz w:val="24"/>
          <w:szCs w:val="24"/>
        </w:rPr>
        <w:t>Teori dan Aplikasi Metode Penelitian</w:t>
      </w:r>
      <w:r w:rsidRPr="00A065E7">
        <w:rPr>
          <w:noProof/>
          <w:sz w:val="24"/>
          <w:szCs w:val="24"/>
        </w:rPr>
        <w:t>. Yogyakarta CAPS 2014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  <w:szCs w:val="24"/>
        </w:rPr>
      </w:pPr>
      <w:r w:rsidRPr="00A065E7">
        <w:rPr>
          <w:noProof/>
          <w:sz w:val="24"/>
          <w:szCs w:val="24"/>
        </w:rPr>
        <w:t xml:space="preserve">Vinson, D., Padley, S., Croad, A., Jeffreys, M., Brady, A., &amp; James, D. (2013). Penalty corner routines in elite women’s indoor field hockey: Prediction of outcomes based on tactical decisions. </w:t>
      </w:r>
      <w:r w:rsidRPr="00A065E7">
        <w:rPr>
          <w:i/>
          <w:iCs/>
          <w:noProof/>
          <w:sz w:val="24"/>
          <w:szCs w:val="24"/>
        </w:rPr>
        <w:t>Journal of Sports Sciences</w:t>
      </w:r>
      <w:r w:rsidRPr="00A065E7">
        <w:rPr>
          <w:noProof/>
          <w:sz w:val="24"/>
          <w:szCs w:val="24"/>
        </w:rPr>
        <w:t xml:space="preserve">, </w:t>
      </w:r>
      <w:r w:rsidRPr="00A065E7">
        <w:rPr>
          <w:i/>
          <w:iCs/>
          <w:noProof/>
          <w:sz w:val="24"/>
          <w:szCs w:val="24"/>
        </w:rPr>
        <w:t>31</w:t>
      </w:r>
      <w:r w:rsidRPr="00A065E7">
        <w:rPr>
          <w:noProof/>
          <w:sz w:val="24"/>
          <w:szCs w:val="24"/>
        </w:rPr>
        <w:t>(8), 887–893.</w:t>
      </w:r>
    </w:p>
    <w:p w:rsidR="00A065E7" w:rsidRPr="00A065E7" w:rsidRDefault="00A065E7" w:rsidP="00A065E7">
      <w:pPr>
        <w:adjustRightInd w:val="0"/>
        <w:spacing w:before="240" w:after="240"/>
        <w:ind w:left="480" w:hanging="480"/>
        <w:rPr>
          <w:noProof/>
          <w:sz w:val="24"/>
        </w:rPr>
      </w:pPr>
      <w:r w:rsidRPr="00A065E7">
        <w:rPr>
          <w:noProof/>
          <w:sz w:val="24"/>
          <w:szCs w:val="24"/>
        </w:rPr>
        <w:t xml:space="preserve">Widiastuti. (2011). </w:t>
      </w:r>
      <w:r w:rsidRPr="00A065E7">
        <w:rPr>
          <w:i/>
          <w:iCs/>
          <w:noProof/>
          <w:sz w:val="24"/>
          <w:szCs w:val="24"/>
        </w:rPr>
        <w:t>Tes Dan Pengukuran Olahraga</w:t>
      </w:r>
      <w:r w:rsidRPr="00A065E7">
        <w:rPr>
          <w:noProof/>
          <w:sz w:val="24"/>
          <w:szCs w:val="24"/>
        </w:rPr>
        <w:t>. RajaGrafindo Persada.</w:t>
      </w:r>
    </w:p>
    <w:p w:rsidR="0019595E" w:rsidRPr="009A7CEB" w:rsidRDefault="003A3D0E" w:rsidP="00AC70BA">
      <w:pPr>
        <w:adjustRightInd w:val="0"/>
        <w:spacing w:before="240" w:after="240"/>
        <w:ind w:left="475" w:hanging="475"/>
        <w:jc w:val="both"/>
      </w:pPr>
      <w:r>
        <w:fldChar w:fldCharType="end"/>
      </w:r>
    </w:p>
    <w:sectPr w:rsidR="0019595E" w:rsidRPr="009A7CEB" w:rsidSect="00AC70B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39" w:code="9"/>
      <w:pgMar w:top="2347" w:right="1555" w:bottom="677" w:left="1800" w:header="720" w:footer="0" w:gutter="0"/>
      <w:pgNumType w:start="9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E241E" w:rsidRDefault="004E241E">
      <w:r>
        <w:separator/>
      </w:r>
    </w:p>
  </w:endnote>
  <w:endnote w:type="continuationSeparator" w:id="0">
    <w:p w:rsidR="004E241E" w:rsidRDefault="004E24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MT">
    <w:altName w:val="Arial"/>
    <w:charset w:val="01"/>
    <w:family w:val="swiss"/>
    <w:pitch w:val="variable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70BA" w:rsidRDefault="00AC70B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70BA" w:rsidRDefault="00AC70B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85410074"/>
      <w:docPartObj>
        <w:docPartGallery w:val="Page Numbers (Bottom of Page)"/>
        <w:docPartUnique/>
      </w:docPartObj>
    </w:sdtPr>
    <w:sdtEndPr>
      <w:rPr>
        <w:noProof/>
        <w:sz w:val="24"/>
        <w:szCs w:val="24"/>
      </w:rPr>
    </w:sdtEndPr>
    <w:sdtContent>
      <w:p w:rsidR="00AF750C" w:rsidRPr="006C5CE5" w:rsidRDefault="00AF750C">
        <w:pPr>
          <w:pStyle w:val="Footer"/>
          <w:jc w:val="center"/>
          <w:rPr>
            <w:sz w:val="24"/>
            <w:szCs w:val="24"/>
          </w:rPr>
        </w:pPr>
        <w:r w:rsidRPr="006C5CE5">
          <w:rPr>
            <w:sz w:val="24"/>
            <w:szCs w:val="24"/>
          </w:rPr>
          <w:fldChar w:fldCharType="begin"/>
        </w:r>
        <w:r w:rsidRPr="006C5CE5">
          <w:rPr>
            <w:sz w:val="24"/>
            <w:szCs w:val="24"/>
          </w:rPr>
          <w:instrText xml:space="preserve"> PAGE   \* MERGEFORMAT </w:instrText>
        </w:r>
        <w:r w:rsidRPr="006C5CE5">
          <w:rPr>
            <w:sz w:val="24"/>
            <w:szCs w:val="24"/>
          </w:rPr>
          <w:fldChar w:fldCharType="separate"/>
        </w:r>
        <w:r w:rsidR="00D34CF3">
          <w:rPr>
            <w:noProof/>
            <w:sz w:val="24"/>
            <w:szCs w:val="24"/>
          </w:rPr>
          <w:t>90</w:t>
        </w:r>
        <w:r w:rsidRPr="006C5CE5">
          <w:rPr>
            <w:noProof/>
            <w:sz w:val="24"/>
            <w:szCs w:val="24"/>
          </w:rPr>
          <w:fldChar w:fldCharType="end"/>
        </w:r>
      </w:p>
    </w:sdtContent>
  </w:sdt>
  <w:p w:rsidR="00AF750C" w:rsidRDefault="00AF750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E241E" w:rsidRDefault="004E241E">
      <w:r>
        <w:separator/>
      </w:r>
    </w:p>
  </w:footnote>
  <w:footnote w:type="continuationSeparator" w:id="0">
    <w:p w:rsidR="004E241E" w:rsidRDefault="004E241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70BA" w:rsidRDefault="00D34CF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43797" o:spid="_x0000_s2050" type="#_x0000_t75" style="position:absolute;margin-left:0;margin-top:0;width:500.7pt;height:493.35pt;z-index:-251657216;mso-position-horizontal:center;mso-position-horizontal-relative:margin;mso-position-vertical:center;mso-position-vertical-relative:margin" o:allowincell="f">
          <v:imagedata r:id="rId1" o:title="Logo-unj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69519218"/>
      <w:docPartObj>
        <w:docPartGallery w:val="Page Numbers (Top of Page)"/>
        <w:docPartUnique/>
      </w:docPartObj>
    </w:sdtPr>
    <w:sdtEndPr>
      <w:rPr>
        <w:noProof/>
        <w:sz w:val="24"/>
      </w:rPr>
    </w:sdtEndPr>
    <w:sdtContent>
      <w:p w:rsidR="00AC70BA" w:rsidRPr="00AC70BA" w:rsidRDefault="00D34CF3">
        <w:pPr>
          <w:pStyle w:val="Header"/>
          <w:jc w:val="right"/>
          <w:rPr>
            <w:sz w:val="24"/>
          </w:rPr>
        </w:pPr>
        <w:r>
          <w:rPr>
            <w:noProof/>
            <w:sz w:val="24"/>
            <w:lang w:val="en-US"/>
          </w:rPr>
          <w:pict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8343798" o:spid="_x0000_s2051" type="#_x0000_t75" style="position:absolute;left:0;text-align:left;margin-left:0;margin-top:0;width:500.7pt;height:493.35pt;z-index:-251656192;mso-position-horizontal:center;mso-position-horizontal-relative:margin;mso-position-vertical:center;mso-position-vertical-relative:margin" o:allowincell="f">
              <v:imagedata r:id="rId1" o:title="Logo-unj" gain="19661f" blacklevel="22938f"/>
            </v:shape>
          </w:pict>
        </w:r>
        <w:r w:rsidR="00AC70BA" w:rsidRPr="00AC70BA">
          <w:rPr>
            <w:sz w:val="24"/>
          </w:rPr>
          <w:fldChar w:fldCharType="begin"/>
        </w:r>
        <w:r w:rsidR="00AC70BA" w:rsidRPr="00AC70BA">
          <w:rPr>
            <w:sz w:val="24"/>
          </w:rPr>
          <w:instrText xml:space="preserve"> PAGE   \* MERGEFORMAT </w:instrText>
        </w:r>
        <w:r w:rsidR="00AC70BA" w:rsidRPr="00AC70BA">
          <w:rPr>
            <w:sz w:val="24"/>
          </w:rPr>
          <w:fldChar w:fldCharType="separate"/>
        </w:r>
        <w:r>
          <w:rPr>
            <w:noProof/>
            <w:sz w:val="24"/>
          </w:rPr>
          <w:t>91</w:t>
        </w:r>
        <w:r w:rsidR="00AC70BA" w:rsidRPr="00AC70BA">
          <w:rPr>
            <w:noProof/>
            <w:sz w:val="24"/>
          </w:rPr>
          <w:fldChar w:fldCharType="end"/>
        </w:r>
      </w:p>
    </w:sdtContent>
  </w:sdt>
  <w:p w:rsidR="00AC70BA" w:rsidRDefault="00AC70B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70BA" w:rsidRDefault="00D34CF3">
    <w:pPr>
      <w:pStyle w:val="Header"/>
    </w:pPr>
    <w:r>
      <w:rPr>
        <w:noProof/>
        <w:lang w:val="en-US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8343796" o:spid="_x0000_s2049" type="#_x0000_t75" style="position:absolute;margin-left:0;margin-top:0;width:500.7pt;height:493.35pt;z-index:-251658240;mso-position-horizontal:center;mso-position-horizontal-relative:margin;mso-position-vertical:center;mso-position-vertical-relative:margin" o:allowincell="f">
          <v:imagedata r:id="rId1" o:title="Logo-unj" gain="19661f" blacklevel="22938f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A42112"/>
    <w:multiLevelType w:val="hybridMultilevel"/>
    <w:tmpl w:val="0D967282"/>
    <w:lvl w:ilvl="0" w:tplc="459600D4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2C0339D"/>
    <w:multiLevelType w:val="hybridMultilevel"/>
    <w:tmpl w:val="8A58C690"/>
    <w:lvl w:ilvl="0" w:tplc="36A6FA54">
      <w:start w:val="2"/>
      <w:numFmt w:val="lowerLetter"/>
      <w:lvlText w:val="%1."/>
      <w:lvlJc w:val="left"/>
      <w:pPr>
        <w:ind w:left="1306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B33839"/>
    <w:multiLevelType w:val="hybridMultilevel"/>
    <w:tmpl w:val="B6849A0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6BE463E"/>
    <w:multiLevelType w:val="hybridMultilevel"/>
    <w:tmpl w:val="181C7178"/>
    <w:lvl w:ilvl="0" w:tplc="9C1E9054">
      <w:start w:val="1"/>
      <w:numFmt w:val="upperLetter"/>
      <w:pStyle w:val="SUBBAB2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043E02CC">
      <w:numFmt w:val="bullet"/>
      <w:lvlText w:val="•"/>
      <w:lvlJc w:val="left"/>
      <w:pPr>
        <w:ind w:left="1702" w:hanging="284"/>
      </w:pPr>
      <w:rPr>
        <w:rFonts w:hint="default"/>
        <w:lang w:val="id" w:eastAsia="en-US" w:bidi="ar-SA"/>
      </w:rPr>
    </w:lvl>
    <w:lvl w:ilvl="2" w:tplc="A39C2674">
      <w:numFmt w:val="bullet"/>
      <w:lvlText w:val="•"/>
      <w:lvlJc w:val="left"/>
      <w:pPr>
        <w:ind w:left="2545" w:hanging="284"/>
      </w:pPr>
      <w:rPr>
        <w:rFonts w:hint="default"/>
        <w:lang w:val="id" w:eastAsia="en-US" w:bidi="ar-SA"/>
      </w:rPr>
    </w:lvl>
    <w:lvl w:ilvl="3" w:tplc="AF54DA12">
      <w:numFmt w:val="bullet"/>
      <w:lvlText w:val="•"/>
      <w:lvlJc w:val="left"/>
      <w:pPr>
        <w:ind w:left="3388" w:hanging="284"/>
      </w:pPr>
      <w:rPr>
        <w:rFonts w:hint="default"/>
        <w:lang w:val="id" w:eastAsia="en-US" w:bidi="ar-SA"/>
      </w:rPr>
    </w:lvl>
    <w:lvl w:ilvl="4" w:tplc="A47EF972">
      <w:numFmt w:val="bullet"/>
      <w:lvlText w:val="•"/>
      <w:lvlJc w:val="left"/>
      <w:pPr>
        <w:ind w:left="4231" w:hanging="284"/>
      </w:pPr>
      <w:rPr>
        <w:rFonts w:hint="default"/>
        <w:lang w:val="id" w:eastAsia="en-US" w:bidi="ar-SA"/>
      </w:rPr>
    </w:lvl>
    <w:lvl w:ilvl="5" w:tplc="117C3BF4">
      <w:numFmt w:val="bullet"/>
      <w:lvlText w:val="•"/>
      <w:lvlJc w:val="left"/>
      <w:pPr>
        <w:ind w:left="5074" w:hanging="284"/>
      </w:pPr>
      <w:rPr>
        <w:rFonts w:hint="default"/>
        <w:lang w:val="id" w:eastAsia="en-US" w:bidi="ar-SA"/>
      </w:rPr>
    </w:lvl>
    <w:lvl w:ilvl="6" w:tplc="8246388C">
      <w:numFmt w:val="bullet"/>
      <w:lvlText w:val="•"/>
      <w:lvlJc w:val="left"/>
      <w:pPr>
        <w:ind w:left="5917" w:hanging="284"/>
      </w:pPr>
      <w:rPr>
        <w:rFonts w:hint="default"/>
        <w:lang w:val="id" w:eastAsia="en-US" w:bidi="ar-SA"/>
      </w:rPr>
    </w:lvl>
    <w:lvl w:ilvl="7" w:tplc="BEAC5A9E">
      <w:numFmt w:val="bullet"/>
      <w:lvlText w:val="•"/>
      <w:lvlJc w:val="left"/>
      <w:pPr>
        <w:ind w:left="6760" w:hanging="284"/>
      </w:pPr>
      <w:rPr>
        <w:rFonts w:hint="default"/>
        <w:lang w:val="id" w:eastAsia="en-US" w:bidi="ar-SA"/>
      </w:rPr>
    </w:lvl>
    <w:lvl w:ilvl="8" w:tplc="D214DE18">
      <w:numFmt w:val="bullet"/>
      <w:lvlText w:val="•"/>
      <w:lvlJc w:val="left"/>
      <w:pPr>
        <w:ind w:left="7603" w:hanging="284"/>
      </w:pPr>
      <w:rPr>
        <w:rFonts w:hint="default"/>
        <w:lang w:val="id" w:eastAsia="en-US" w:bidi="ar-SA"/>
      </w:rPr>
    </w:lvl>
  </w:abstractNum>
  <w:abstractNum w:abstractNumId="4">
    <w:nsid w:val="07D65830"/>
    <w:multiLevelType w:val="hybridMultilevel"/>
    <w:tmpl w:val="C510A0D4"/>
    <w:lvl w:ilvl="0" w:tplc="8C24D55E">
      <w:start w:val="1"/>
      <w:numFmt w:val="decimal"/>
      <w:lvlText w:val="%1."/>
      <w:lvlJc w:val="left"/>
      <w:pPr>
        <w:ind w:left="361" w:hanging="361"/>
      </w:pPr>
      <w:rPr>
        <w:rFonts w:ascii="Times New Roman" w:eastAsia="Times New Roman" w:hAnsi="Times New Roman" w:cs="Times New Roman" w:hint="default"/>
        <w:i w:val="0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594085"/>
    <w:multiLevelType w:val="hybridMultilevel"/>
    <w:tmpl w:val="4BA0AA0E"/>
    <w:lvl w:ilvl="0" w:tplc="60BA2214">
      <w:start w:val="1"/>
      <w:numFmt w:val="decimal"/>
      <w:lvlText w:val="%1."/>
      <w:lvlJc w:val="left"/>
      <w:pPr>
        <w:ind w:left="720" w:hanging="360"/>
      </w:pPr>
      <w:rPr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632CE7"/>
    <w:multiLevelType w:val="hybridMultilevel"/>
    <w:tmpl w:val="26FC0BE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15366EB0"/>
    <w:multiLevelType w:val="hybridMultilevel"/>
    <w:tmpl w:val="86DE56DA"/>
    <w:lvl w:ilvl="0" w:tplc="8144B1EE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62964B0"/>
    <w:multiLevelType w:val="hybridMultilevel"/>
    <w:tmpl w:val="358CA8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7BA71A0"/>
    <w:multiLevelType w:val="hybridMultilevel"/>
    <w:tmpl w:val="6EA8BD6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1ADA641B"/>
    <w:multiLevelType w:val="hybridMultilevel"/>
    <w:tmpl w:val="57D4C0B8"/>
    <w:lvl w:ilvl="0" w:tplc="F0E8B436">
      <w:start w:val="1"/>
      <w:numFmt w:val="decimal"/>
      <w:lvlText w:val="%1."/>
      <w:lvlJc w:val="left"/>
      <w:pPr>
        <w:ind w:left="1719" w:hanging="423"/>
        <w:jc w:val="right"/>
      </w:pPr>
      <w:rPr>
        <w:rFonts w:hint="default"/>
        <w:w w:val="100"/>
        <w:lang w:val="id" w:eastAsia="en-US" w:bidi="ar-SA"/>
      </w:rPr>
    </w:lvl>
    <w:lvl w:ilvl="1" w:tplc="0D363A30">
      <w:numFmt w:val="bullet"/>
      <w:lvlText w:val="•"/>
      <w:lvlJc w:val="left"/>
      <w:pPr>
        <w:ind w:left="2476" w:hanging="423"/>
      </w:pPr>
      <w:rPr>
        <w:rFonts w:hint="default"/>
        <w:lang w:val="id" w:eastAsia="en-US" w:bidi="ar-SA"/>
      </w:rPr>
    </w:lvl>
    <w:lvl w:ilvl="2" w:tplc="92622EC0">
      <w:numFmt w:val="bullet"/>
      <w:lvlText w:val="•"/>
      <w:lvlJc w:val="left"/>
      <w:pPr>
        <w:ind w:left="3233" w:hanging="423"/>
      </w:pPr>
      <w:rPr>
        <w:rFonts w:hint="default"/>
        <w:lang w:val="id" w:eastAsia="en-US" w:bidi="ar-SA"/>
      </w:rPr>
    </w:lvl>
    <w:lvl w:ilvl="3" w:tplc="C748CF78">
      <w:numFmt w:val="bullet"/>
      <w:lvlText w:val="•"/>
      <w:lvlJc w:val="left"/>
      <w:pPr>
        <w:ind w:left="3990" w:hanging="423"/>
      </w:pPr>
      <w:rPr>
        <w:rFonts w:hint="default"/>
        <w:lang w:val="id" w:eastAsia="en-US" w:bidi="ar-SA"/>
      </w:rPr>
    </w:lvl>
    <w:lvl w:ilvl="4" w:tplc="E9AC2620">
      <w:numFmt w:val="bullet"/>
      <w:lvlText w:val="•"/>
      <w:lvlJc w:val="left"/>
      <w:pPr>
        <w:ind w:left="4747" w:hanging="423"/>
      </w:pPr>
      <w:rPr>
        <w:rFonts w:hint="default"/>
        <w:lang w:val="id" w:eastAsia="en-US" w:bidi="ar-SA"/>
      </w:rPr>
    </w:lvl>
    <w:lvl w:ilvl="5" w:tplc="0694CAE4">
      <w:numFmt w:val="bullet"/>
      <w:lvlText w:val="•"/>
      <w:lvlJc w:val="left"/>
      <w:pPr>
        <w:ind w:left="5504" w:hanging="423"/>
      </w:pPr>
      <w:rPr>
        <w:rFonts w:hint="default"/>
        <w:lang w:val="id" w:eastAsia="en-US" w:bidi="ar-SA"/>
      </w:rPr>
    </w:lvl>
    <w:lvl w:ilvl="6" w:tplc="189EB03E">
      <w:numFmt w:val="bullet"/>
      <w:lvlText w:val="•"/>
      <w:lvlJc w:val="left"/>
      <w:pPr>
        <w:ind w:left="6261" w:hanging="423"/>
      </w:pPr>
      <w:rPr>
        <w:rFonts w:hint="default"/>
        <w:lang w:val="id" w:eastAsia="en-US" w:bidi="ar-SA"/>
      </w:rPr>
    </w:lvl>
    <w:lvl w:ilvl="7" w:tplc="D202123A">
      <w:numFmt w:val="bullet"/>
      <w:lvlText w:val="•"/>
      <w:lvlJc w:val="left"/>
      <w:pPr>
        <w:ind w:left="7018" w:hanging="423"/>
      </w:pPr>
      <w:rPr>
        <w:rFonts w:hint="default"/>
        <w:lang w:val="id" w:eastAsia="en-US" w:bidi="ar-SA"/>
      </w:rPr>
    </w:lvl>
    <w:lvl w:ilvl="8" w:tplc="7C4CF9CC">
      <w:numFmt w:val="bullet"/>
      <w:lvlText w:val="•"/>
      <w:lvlJc w:val="left"/>
      <w:pPr>
        <w:ind w:left="7775" w:hanging="423"/>
      </w:pPr>
      <w:rPr>
        <w:rFonts w:hint="default"/>
        <w:lang w:val="id" w:eastAsia="en-US" w:bidi="ar-SA"/>
      </w:rPr>
    </w:lvl>
  </w:abstractNum>
  <w:abstractNum w:abstractNumId="11">
    <w:nsid w:val="1DF4551F"/>
    <w:multiLevelType w:val="hybridMultilevel"/>
    <w:tmpl w:val="8D2EB46E"/>
    <w:lvl w:ilvl="0" w:tplc="72CED694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F1A675C"/>
    <w:multiLevelType w:val="hybridMultilevel"/>
    <w:tmpl w:val="F54C2EF2"/>
    <w:lvl w:ilvl="0" w:tplc="5E322060">
      <w:start w:val="1"/>
      <w:numFmt w:val="upperLetter"/>
      <w:lvlText w:val="%1."/>
      <w:lvlJc w:val="left"/>
      <w:pPr>
        <w:ind w:left="1013" w:hanging="428"/>
      </w:pPr>
      <w:rPr>
        <w:rFonts w:hint="default"/>
        <w:b/>
        <w:bCs/>
        <w:w w:val="99"/>
        <w:lang w:val="id" w:eastAsia="en-US" w:bidi="ar-SA"/>
      </w:rPr>
    </w:lvl>
    <w:lvl w:ilvl="1" w:tplc="4696396C">
      <w:start w:val="1"/>
      <w:numFmt w:val="decimal"/>
      <w:lvlText w:val="%2."/>
      <w:lvlJc w:val="left"/>
      <w:pPr>
        <w:ind w:left="1307" w:hanging="361"/>
      </w:pPr>
      <w:rPr>
        <w:rFonts w:hint="default"/>
        <w:w w:val="100"/>
        <w:lang w:val="id" w:eastAsia="en-US" w:bidi="ar-SA"/>
      </w:rPr>
    </w:lvl>
    <w:lvl w:ilvl="2" w:tplc="467C59E2">
      <w:numFmt w:val="bullet"/>
      <w:lvlText w:val="•"/>
      <w:lvlJc w:val="left"/>
      <w:pPr>
        <w:ind w:left="1300" w:hanging="361"/>
      </w:pPr>
      <w:rPr>
        <w:rFonts w:hint="default"/>
        <w:lang w:val="id" w:eastAsia="en-US" w:bidi="ar-SA"/>
      </w:rPr>
    </w:lvl>
    <w:lvl w:ilvl="3" w:tplc="CB284916">
      <w:numFmt w:val="bullet"/>
      <w:lvlText w:val="•"/>
      <w:lvlJc w:val="left"/>
      <w:pPr>
        <w:ind w:left="2298" w:hanging="361"/>
      </w:pPr>
      <w:rPr>
        <w:rFonts w:hint="default"/>
        <w:lang w:val="id" w:eastAsia="en-US" w:bidi="ar-SA"/>
      </w:rPr>
    </w:lvl>
    <w:lvl w:ilvl="4" w:tplc="4D0053CE">
      <w:numFmt w:val="bullet"/>
      <w:lvlText w:val="•"/>
      <w:lvlJc w:val="left"/>
      <w:pPr>
        <w:ind w:left="3297" w:hanging="361"/>
      </w:pPr>
      <w:rPr>
        <w:rFonts w:hint="default"/>
        <w:lang w:val="id" w:eastAsia="en-US" w:bidi="ar-SA"/>
      </w:rPr>
    </w:lvl>
    <w:lvl w:ilvl="5" w:tplc="8EDE68B0">
      <w:numFmt w:val="bullet"/>
      <w:lvlText w:val="•"/>
      <w:lvlJc w:val="left"/>
      <w:pPr>
        <w:ind w:left="4295" w:hanging="361"/>
      </w:pPr>
      <w:rPr>
        <w:rFonts w:hint="default"/>
        <w:lang w:val="id" w:eastAsia="en-US" w:bidi="ar-SA"/>
      </w:rPr>
    </w:lvl>
    <w:lvl w:ilvl="6" w:tplc="8020C820">
      <w:numFmt w:val="bullet"/>
      <w:lvlText w:val="•"/>
      <w:lvlJc w:val="left"/>
      <w:pPr>
        <w:ind w:left="5294" w:hanging="361"/>
      </w:pPr>
      <w:rPr>
        <w:rFonts w:hint="default"/>
        <w:lang w:val="id" w:eastAsia="en-US" w:bidi="ar-SA"/>
      </w:rPr>
    </w:lvl>
    <w:lvl w:ilvl="7" w:tplc="1DB0539E">
      <w:numFmt w:val="bullet"/>
      <w:lvlText w:val="•"/>
      <w:lvlJc w:val="left"/>
      <w:pPr>
        <w:ind w:left="6293" w:hanging="361"/>
      </w:pPr>
      <w:rPr>
        <w:rFonts w:hint="default"/>
        <w:lang w:val="id" w:eastAsia="en-US" w:bidi="ar-SA"/>
      </w:rPr>
    </w:lvl>
    <w:lvl w:ilvl="8" w:tplc="68FABB0A">
      <w:numFmt w:val="bullet"/>
      <w:lvlText w:val="•"/>
      <w:lvlJc w:val="left"/>
      <w:pPr>
        <w:ind w:left="7291" w:hanging="361"/>
      </w:pPr>
      <w:rPr>
        <w:rFonts w:hint="default"/>
        <w:lang w:val="id" w:eastAsia="en-US" w:bidi="ar-SA"/>
      </w:rPr>
    </w:lvl>
  </w:abstractNum>
  <w:abstractNum w:abstractNumId="13">
    <w:nsid w:val="21D76079"/>
    <w:multiLevelType w:val="hybridMultilevel"/>
    <w:tmpl w:val="EE48D5AA"/>
    <w:lvl w:ilvl="0" w:tplc="7EFE483E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7B33162"/>
    <w:multiLevelType w:val="hybridMultilevel"/>
    <w:tmpl w:val="9FCAA26A"/>
    <w:lvl w:ilvl="0" w:tplc="AE8CAB2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9DC0F1E"/>
    <w:multiLevelType w:val="hybridMultilevel"/>
    <w:tmpl w:val="7CDC7F72"/>
    <w:lvl w:ilvl="0" w:tplc="34481890">
      <w:start w:val="1"/>
      <w:numFmt w:val="decimal"/>
      <w:pStyle w:val="SUBBAB22"/>
      <w:lvlText w:val="%1."/>
      <w:lvlJc w:val="left"/>
      <w:pPr>
        <w:ind w:left="1013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038C4BD0">
      <w:start w:val="1"/>
      <w:numFmt w:val="lowerLetter"/>
      <w:lvlText w:val="%2."/>
      <w:lvlJc w:val="left"/>
      <w:pPr>
        <w:ind w:left="1307" w:hanging="361"/>
      </w:pPr>
      <w:rPr>
        <w:rFonts w:hint="default"/>
        <w:b w:val="0"/>
        <w:bCs/>
        <w:i w:val="0"/>
        <w:w w:val="100"/>
        <w:lang w:val="id" w:eastAsia="en-US" w:bidi="ar-SA"/>
      </w:rPr>
    </w:lvl>
    <w:lvl w:ilvl="2" w:tplc="6FE64170">
      <w:start w:val="1"/>
      <w:numFmt w:val="decimal"/>
      <w:pStyle w:val="PENALTYCORNER"/>
      <w:lvlText w:val="%3)"/>
      <w:lvlJc w:val="left"/>
      <w:pPr>
        <w:ind w:left="1398" w:hanging="361"/>
      </w:pPr>
      <w:rPr>
        <w:rFonts w:hint="default"/>
        <w:b/>
        <w:bCs/>
        <w:i w:val="0"/>
        <w:iCs/>
        <w:w w:val="99"/>
        <w:lang w:val="id" w:eastAsia="en-US" w:bidi="ar-SA"/>
      </w:rPr>
    </w:lvl>
    <w:lvl w:ilvl="3" w:tplc="2DDE0DCC">
      <w:start w:val="1"/>
      <w:numFmt w:val="lowerLetter"/>
      <w:lvlText w:val="%4."/>
      <w:lvlJc w:val="left"/>
      <w:pPr>
        <w:ind w:left="1580" w:hanging="361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4" w:tplc="C32E63A0">
      <w:numFmt w:val="bullet"/>
      <w:lvlText w:val="•"/>
      <w:lvlJc w:val="left"/>
      <w:pPr>
        <w:ind w:left="1440" w:hanging="361"/>
      </w:pPr>
      <w:rPr>
        <w:rFonts w:hint="default"/>
        <w:lang w:val="id" w:eastAsia="en-US" w:bidi="ar-SA"/>
      </w:rPr>
    </w:lvl>
    <w:lvl w:ilvl="5" w:tplc="6A34D406">
      <w:numFmt w:val="bullet"/>
      <w:lvlText w:val="•"/>
      <w:lvlJc w:val="left"/>
      <w:pPr>
        <w:ind w:left="1480" w:hanging="361"/>
      </w:pPr>
      <w:rPr>
        <w:rFonts w:hint="default"/>
        <w:lang w:val="id" w:eastAsia="en-US" w:bidi="ar-SA"/>
      </w:rPr>
    </w:lvl>
    <w:lvl w:ilvl="6" w:tplc="A33EE8FA">
      <w:numFmt w:val="bullet"/>
      <w:lvlText w:val="•"/>
      <w:lvlJc w:val="left"/>
      <w:pPr>
        <w:ind w:left="1580" w:hanging="361"/>
      </w:pPr>
      <w:rPr>
        <w:rFonts w:hint="default"/>
        <w:lang w:val="id" w:eastAsia="en-US" w:bidi="ar-SA"/>
      </w:rPr>
    </w:lvl>
    <w:lvl w:ilvl="7" w:tplc="56349076">
      <w:numFmt w:val="bullet"/>
      <w:lvlText w:val="•"/>
      <w:lvlJc w:val="left"/>
      <w:pPr>
        <w:ind w:left="3507" w:hanging="361"/>
      </w:pPr>
      <w:rPr>
        <w:rFonts w:hint="default"/>
        <w:lang w:val="id" w:eastAsia="en-US" w:bidi="ar-SA"/>
      </w:rPr>
    </w:lvl>
    <w:lvl w:ilvl="8" w:tplc="86665B54">
      <w:numFmt w:val="bullet"/>
      <w:lvlText w:val="•"/>
      <w:lvlJc w:val="left"/>
      <w:pPr>
        <w:ind w:left="5434" w:hanging="361"/>
      </w:pPr>
      <w:rPr>
        <w:rFonts w:hint="default"/>
        <w:lang w:val="id" w:eastAsia="en-US" w:bidi="ar-SA"/>
      </w:rPr>
    </w:lvl>
  </w:abstractNum>
  <w:abstractNum w:abstractNumId="16">
    <w:nsid w:val="29FB366B"/>
    <w:multiLevelType w:val="hybridMultilevel"/>
    <w:tmpl w:val="86DE56DA"/>
    <w:lvl w:ilvl="0" w:tplc="8144B1EE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DA07DDB"/>
    <w:multiLevelType w:val="hybridMultilevel"/>
    <w:tmpl w:val="678037E0"/>
    <w:lvl w:ilvl="0" w:tplc="F13E809E">
      <w:start w:val="1"/>
      <w:numFmt w:val="decimal"/>
      <w:lvlText w:val="%1)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4206220"/>
    <w:multiLevelType w:val="hybridMultilevel"/>
    <w:tmpl w:val="C2A0233A"/>
    <w:lvl w:ilvl="0" w:tplc="CBBCA772">
      <w:start w:val="1"/>
      <w:numFmt w:val="upperLetter"/>
      <w:pStyle w:val="SUBBAB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49047B2"/>
    <w:multiLevelType w:val="hybridMultilevel"/>
    <w:tmpl w:val="29A2AAB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38834050"/>
    <w:multiLevelType w:val="hybridMultilevel"/>
    <w:tmpl w:val="50346B8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39B479FE"/>
    <w:multiLevelType w:val="hybridMultilevel"/>
    <w:tmpl w:val="469E840C"/>
    <w:lvl w:ilvl="0" w:tplc="101C5F64">
      <w:start w:val="1"/>
      <w:numFmt w:val="upperLetter"/>
      <w:pStyle w:val="SUBBAB5"/>
      <w:lvlText w:val="%1."/>
      <w:lvlJc w:val="left"/>
      <w:pPr>
        <w:ind w:left="360" w:hanging="360"/>
      </w:pPr>
      <w:rPr>
        <w:rFonts w:hint="default"/>
        <w:b/>
        <w:bCs/>
        <w:spacing w:val="-1"/>
        <w:w w:val="99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3A383C99"/>
    <w:multiLevelType w:val="hybridMultilevel"/>
    <w:tmpl w:val="3A04227C"/>
    <w:lvl w:ilvl="0" w:tplc="B6A2E462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3">
    <w:nsid w:val="3CF410F6"/>
    <w:multiLevelType w:val="hybridMultilevel"/>
    <w:tmpl w:val="CF0234BA"/>
    <w:lvl w:ilvl="0" w:tplc="3EF47036">
      <w:start w:val="1"/>
      <w:numFmt w:val="lowerLetter"/>
      <w:lvlText w:val="%1."/>
      <w:lvlJc w:val="left"/>
      <w:pPr>
        <w:ind w:left="180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>
    <w:nsid w:val="3D3D05A7"/>
    <w:multiLevelType w:val="hybridMultilevel"/>
    <w:tmpl w:val="3A6469E6"/>
    <w:lvl w:ilvl="0" w:tplc="37C873BE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42EC0ECE"/>
    <w:multiLevelType w:val="hybridMultilevel"/>
    <w:tmpl w:val="30A47696"/>
    <w:lvl w:ilvl="0" w:tplc="E0944CBA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  <w:spacing w:val="-1"/>
        <w:w w:val="99"/>
        <w:lang w:val="id" w:eastAsia="en-US" w:bidi="ar-SA"/>
      </w:rPr>
    </w:lvl>
    <w:lvl w:ilvl="1" w:tplc="F9B8BB1E">
      <w:start w:val="1"/>
      <w:numFmt w:val="decimal"/>
      <w:lvlText w:val="%2."/>
      <w:lvlJc w:val="left"/>
      <w:pPr>
        <w:ind w:left="361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FD9C0BD4">
      <w:numFmt w:val="bullet"/>
      <w:lvlText w:val="•"/>
      <w:lvlJc w:val="left"/>
      <w:pPr>
        <w:ind w:left="1601" w:hanging="361"/>
      </w:pPr>
      <w:rPr>
        <w:rFonts w:hint="default"/>
        <w:lang w:val="id" w:eastAsia="en-US" w:bidi="ar-SA"/>
      </w:rPr>
    </w:lvl>
    <w:lvl w:ilvl="3" w:tplc="10D2BC80">
      <w:numFmt w:val="bullet"/>
      <w:lvlText w:val="•"/>
      <w:lvlJc w:val="left"/>
      <w:pPr>
        <w:ind w:left="2489" w:hanging="361"/>
      </w:pPr>
      <w:rPr>
        <w:rFonts w:hint="default"/>
        <w:lang w:val="id" w:eastAsia="en-US" w:bidi="ar-SA"/>
      </w:rPr>
    </w:lvl>
    <w:lvl w:ilvl="4" w:tplc="FB42B424">
      <w:numFmt w:val="bullet"/>
      <w:lvlText w:val="•"/>
      <w:lvlJc w:val="left"/>
      <w:pPr>
        <w:ind w:left="3376" w:hanging="361"/>
      </w:pPr>
      <w:rPr>
        <w:rFonts w:hint="default"/>
        <w:lang w:val="id" w:eastAsia="en-US" w:bidi="ar-SA"/>
      </w:rPr>
    </w:lvl>
    <w:lvl w:ilvl="5" w:tplc="3FDC5D34">
      <w:numFmt w:val="bullet"/>
      <w:lvlText w:val="•"/>
      <w:lvlJc w:val="left"/>
      <w:pPr>
        <w:ind w:left="4264" w:hanging="361"/>
      </w:pPr>
      <w:rPr>
        <w:rFonts w:hint="default"/>
        <w:lang w:val="id" w:eastAsia="en-US" w:bidi="ar-SA"/>
      </w:rPr>
    </w:lvl>
    <w:lvl w:ilvl="6" w:tplc="E77054D0">
      <w:numFmt w:val="bullet"/>
      <w:lvlText w:val="•"/>
      <w:lvlJc w:val="left"/>
      <w:pPr>
        <w:ind w:left="5152" w:hanging="361"/>
      </w:pPr>
      <w:rPr>
        <w:rFonts w:hint="default"/>
        <w:lang w:val="id" w:eastAsia="en-US" w:bidi="ar-SA"/>
      </w:rPr>
    </w:lvl>
    <w:lvl w:ilvl="7" w:tplc="19C03006">
      <w:numFmt w:val="bullet"/>
      <w:lvlText w:val="•"/>
      <w:lvlJc w:val="left"/>
      <w:pPr>
        <w:ind w:left="6039" w:hanging="361"/>
      </w:pPr>
      <w:rPr>
        <w:rFonts w:hint="default"/>
        <w:lang w:val="id" w:eastAsia="en-US" w:bidi="ar-SA"/>
      </w:rPr>
    </w:lvl>
    <w:lvl w:ilvl="8" w:tplc="9BB0186E">
      <w:numFmt w:val="bullet"/>
      <w:lvlText w:val="•"/>
      <w:lvlJc w:val="left"/>
      <w:pPr>
        <w:ind w:left="6927" w:hanging="361"/>
      </w:pPr>
      <w:rPr>
        <w:rFonts w:hint="default"/>
        <w:lang w:val="id" w:eastAsia="en-US" w:bidi="ar-SA"/>
      </w:rPr>
    </w:lvl>
  </w:abstractNum>
  <w:abstractNum w:abstractNumId="26">
    <w:nsid w:val="44A23C4A"/>
    <w:multiLevelType w:val="hybridMultilevel"/>
    <w:tmpl w:val="26560800"/>
    <w:lvl w:ilvl="0" w:tplc="9EA0DC9C">
      <w:numFmt w:val="bullet"/>
      <w:lvlText w:val="-"/>
      <w:lvlJc w:val="left"/>
      <w:pPr>
        <w:ind w:left="720" w:hanging="360"/>
      </w:pPr>
      <w:rPr>
        <w:rFonts w:ascii="Arial MT" w:eastAsia="Arial MT" w:hAnsi="Arial MT" w:cs="Arial MT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53E1F3F"/>
    <w:multiLevelType w:val="hybridMultilevel"/>
    <w:tmpl w:val="D554A4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6160459"/>
    <w:multiLevelType w:val="hybridMultilevel"/>
    <w:tmpl w:val="4BA0AA0E"/>
    <w:lvl w:ilvl="0" w:tplc="60BA2214">
      <w:start w:val="1"/>
      <w:numFmt w:val="decimal"/>
      <w:lvlText w:val="%1."/>
      <w:lvlJc w:val="left"/>
      <w:pPr>
        <w:ind w:left="720" w:hanging="360"/>
      </w:pPr>
      <w:rPr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9726002"/>
    <w:multiLevelType w:val="hybridMultilevel"/>
    <w:tmpl w:val="9F0ABC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C3F4162"/>
    <w:multiLevelType w:val="hybridMultilevel"/>
    <w:tmpl w:val="4BA0AA0E"/>
    <w:lvl w:ilvl="0" w:tplc="60BA2214">
      <w:start w:val="1"/>
      <w:numFmt w:val="decimal"/>
      <w:lvlText w:val="%1."/>
      <w:lvlJc w:val="left"/>
      <w:pPr>
        <w:ind w:left="720" w:hanging="360"/>
      </w:pPr>
      <w:rPr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C550E8E"/>
    <w:multiLevelType w:val="hybridMultilevel"/>
    <w:tmpl w:val="FCCCCE86"/>
    <w:lvl w:ilvl="0" w:tplc="A86EF3E0">
      <w:start w:val="1"/>
      <w:numFmt w:val="decimal"/>
      <w:lvlText w:val="%1."/>
      <w:lvlJc w:val="left"/>
      <w:pPr>
        <w:ind w:left="1307" w:hanging="361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76785EF2">
      <w:numFmt w:val="bullet"/>
      <w:lvlText w:val="•"/>
      <w:lvlJc w:val="left"/>
      <w:pPr>
        <w:ind w:left="2098" w:hanging="361"/>
      </w:pPr>
      <w:rPr>
        <w:rFonts w:hint="default"/>
        <w:lang w:val="id" w:eastAsia="en-US" w:bidi="ar-SA"/>
      </w:rPr>
    </w:lvl>
    <w:lvl w:ilvl="2" w:tplc="0818DF18">
      <w:numFmt w:val="bullet"/>
      <w:lvlText w:val="•"/>
      <w:lvlJc w:val="left"/>
      <w:pPr>
        <w:ind w:left="2897" w:hanging="361"/>
      </w:pPr>
      <w:rPr>
        <w:rFonts w:hint="default"/>
        <w:lang w:val="id" w:eastAsia="en-US" w:bidi="ar-SA"/>
      </w:rPr>
    </w:lvl>
    <w:lvl w:ilvl="3" w:tplc="3B185024">
      <w:numFmt w:val="bullet"/>
      <w:lvlText w:val="•"/>
      <w:lvlJc w:val="left"/>
      <w:pPr>
        <w:ind w:left="3696" w:hanging="361"/>
      </w:pPr>
      <w:rPr>
        <w:rFonts w:hint="default"/>
        <w:lang w:val="id" w:eastAsia="en-US" w:bidi="ar-SA"/>
      </w:rPr>
    </w:lvl>
    <w:lvl w:ilvl="4" w:tplc="D48EDF82">
      <w:numFmt w:val="bullet"/>
      <w:lvlText w:val="•"/>
      <w:lvlJc w:val="left"/>
      <w:pPr>
        <w:ind w:left="4495" w:hanging="361"/>
      </w:pPr>
      <w:rPr>
        <w:rFonts w:hint="default"/>
        <w:lang w:val="id" w:eastAsia="en-US" w:bidi="ar-SA"/>
      </w:rPr>
    </w:lvl>
    <w:lvl w:ilvl="5" w:tplc="14B01114">
      <w:numFmt w:val="bullet"/>
      <w:lvlText w:val="•"/>
      <w:lvlJc w:val="left"/>
      <w:pPr>
        <w:ind w:left="5294" w:hanging="361"/>
      </w:pPr>
      <w:rPr>
        <w:rFonts w:hint="default"/>
        <w:lang w:val="id" w:eastAsia="en-US" w:bidi="ar-SA"/>
      </w:rPr>
    </w:lvl>
    <w:lvl w:ilvl="6" w:tplc="7B2E1036">
      <w:numFmt w:val="bullet"/>
      <w:lvlText w:val="•"/>
      <w:lvlJc w:val="left"/>
      <w:pPr>
        <w:ind w:left="6093" w:hanging="361"/>
      </w:pPr>
      <w:rPr>
        <w:rFonts w:hint="default"/>
        <w:lang w:val="id" w:eastAsia="en-US" w:bidi="ar-SA"/>
      </w:rPr>
    </w:lvl>
    <w:lvl w:ilvl="7" w:tplc="3BE048F0">
      <w:numFmt w:val="bullet"/>
      <w:lvlText w:val="•"/>
      <w:lvlJc w:val="left"/>
      <w:pPr>
        <w:ind w:left="6892" w:hanging="361"/>
      </w:pPr>
      <w:rPr>
        <w:rFonts w:hint="default"/>
        <w:lang w:val="id" w:eastAsia="en-US" w:bidi="ar-SA"/>
      </w:rPr>
    </w:lvl>
    <w:lvl w:ilvl="8" w:tplc="8D5691A2">
      <w:numFmt w:val="bullet"/>
      <w:lvlText w:val="•"/>
      <w:lvlJc w:val="left"/>
      <w:pPr>
        <w:ind w:left="7691" w:hanging="361"/>
      </w:pPr>
      <w:rPr>
        <w:rFonts w:hint="default"/>
        <w:lang w:val="id" w:eastAsia="en-US" w:bidi="ar-SA"/>
      </w:rPr>
    </w:lvl>
  </w:abstractNum>
  <w:abstractNum w:abstractNumId="32">
    <w:nsid w:val="54FC12CF"/>
    <w:multiLevelType w:val="hybridMultilevel"/>
    <w:tmpl w:val="CC44D6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6CD402F"/>
    <w:multiLevelType w:val="hybridMultilevel"/>
    <w:tmpl w:val="86DE56DA"/>
    <w:lvl w:ilvl="0" w:tplc="8144B1EE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84E7137"/>
    <w:multiLevelType w:val="hybridMultilevel"/>
    <w:tmpl w:val="10169B6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D4443E9"/>
    <w:multiLevelType w:val="hybridMultilevel"/>
    <w:tmpl w:val="08ACEA80"/>
    <w:lvl w:ilvl="0" w:tplc="2CA059B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5F917616"/>
    <w:multiLevelType w:val="hybridMultilevel"/>
    <w:tmpl w:val="8DE873D8"/>
    <w:lvl w:ilvl="0" w:tplc="AE72EAC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7">
    <w:nsid w:val="6032356F"/>
    <w:multiLevelType w:val="hybridMultilevel"/>
    <w:tmpl w:val="A24CB012"/>
    <w:lvl w:ilvl="0" w:tplc="1638E062">
      <w:start w:val="1"/>
      <w:numFmt w:val="upperLetter"/>
      <w:pStyle w:val="SUBBAB4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  <w:bCs/>
        <w:spacing w:val="-2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1751E7E"/>
    <w:multiLevelType w:val="hybridMultilevel"/>
    <w:tmpl w:val="42AAE5D2"/>
    <w:lvl w:ilvl="0" w:tplc="5B1A55F4">
      <w:start w:val="1"/>
      <w:numFmt w:val="upperLetter"/>
      <w:pStyle w:val="SUBBAB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80544C0"/>
    <w:multiLevelType w:val="hybridMultilevel"/>
    <w:tmpl w:val="B450E318"/>
    <w:lvl w:ilvl="0" w:tplc="94120EE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6A062E67"/>
    <w:multiLevelType w:val="hybridMultilevel"/>
    <w:tmpl w:val="BE3A4FAA"/>
    <w:lvl w:ilvl="0" w:tplc="C18CB792">
      <w:start w:val="1"/>
      <w:numFmt w:val="lowerLetter"/>
      <w:pStyle w:val="SUB31"/>
      <w:lvlText w:val="%1."/>
      <w:lvlJc w:val="left"/>
      <w:pPr>
        <w:ind w:left="1666" w:hanging="360"/>
      </w:pPr>
      <w:rPr>
        <w:rFonts w:hint="default"/>
        <w:b/>
        <w:bCs/>
        <w:i w:val="0"/>
        <w:w w:val="100"/>
      </w:rPr>
    </w:lvl>
    <w:lvl w:ilvl="1" w:tplc="04090019" w:tentative="1">
      <w:start w:val="1"/>
      <w:numFmt w:val="lowerLetter"/>
      <w:lvlText w:val="%2."/>
      <w:lvlJc w:val="left"/>
      <w:pPr>
        <w:ind w:left="2386" w:hanging="360"/>
      </w:pPr>
    </w:lvl>
    <w:lvl w:ilvl="2" w:tplc="0409001B" w:tentative="1">
      <w:start w:val="1"/>
      <w:numFmt w:val="lowerRoman"/>
      <w:lvlText w:val="%3."/>
      <w:lvlJc w:val="right"/>
      <w:pPr>
        <w:ind w:left="3106" w:hanging="180"/>
      </w:pPr>
    </w:lvl>
    <w:lvl w:ilvl="3" w:tplc="0409000F" w:tentative="1">
      <w:start w:val="1"/>
      <w:numFmt w:val="decimal"/>
      <w:lvlText w:val="%4."/>
      <w:lvlJc w:val="left"/>
      <w:pPr>
        <w:ind w:left="3826" w:hanging="360"/>
      </w:pPr>
    </w:lvl>
    <w:lvl w:ilvl="4" w:tplc="04090019" w:tentative="1">
      <w:start w:val="1"/>
      <w:numFmt w:val="lowerLetter"/>
      <w:lvlText w:val="%5."/>
      <w:lvlJc w:val="left"/>
      <w:pPr>
        <w:ind w:left="4546" w:hanging="360"/>
      </w:pPr>
    </w:lvl>
    <w:lvl w:ilvl="5" w:tplc="0409001B" w:tentative="1">
      <w:start w:val="1"/>
      <w:numFmt w:val="lowerRoman"/>
      <w:lvlText w:val="%6."/>
      <w:lvlJc w:val="right"/>
      <w:pPr>
        <w:ind w:left="5266" w:hanging="180"/>
      </w:pPr>
    </w:lvl>
    <w:lvl w:ilvl="6" w:tplc="0409000F" w:tentative="1">
      <w:start w:val="1"/>
      <w:numFmt w:val="decimal"/>
      <w:lvlText w:val="%7."/>
      <w:lvlJc w:val="left"/>
      <w:pPr>
        <w:ind w:left="5986" w:hanging="360"/>
      </w:pPr>
    </w:lvl>
    <w:lvl w:ilvl="7" w:tplc="04090019" w:tentative="1">
      <w:start w:val="1"/>
      <w:numFmt w:val="lowerLetter"/>
      <w:lvlText w:val="%8."/>
      <w:lvlJc w:val="left"/>
      <w:pPr>
        <w:ind w:left="6706" w:hanging="360"/>
      </w:pPr>
    </w:lvl>
    <w:lvl w:ilvl="8" w:tplc="0409001B" w:tentative="1">
      <w:start w:val="1"/>
      <w:numFmt w:val="lowerRoman"/>
      <w:lvlText w:val="%9."/>
      <w:lvlJc w:val="right"/>
      <w:pPr>
        <w:ind w:left="7426" w:hanging="180"/>
      </w:pPr>
    </w:lvl>
  </w:abstractNum>
  <w:abstractNum w:abstractNumId="41">
    <w:nsid w:val="6A5338F2"/>
    <w:multiLevelType w:val="hybridMultilevel"/>
    <w:tmpl w:val="D1A41724"/>
    <w:lvl w:ilvl="0" w:tplc="3116696E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71DD7E3C"/>
    <w:multiLevelType w:val="hybridMultilevel"/>
    <w:tmpl w:val="E88252D8"/>
    <w:lvl w:ilvl="0" w:tplc="53B233DC">
      <w:start w:val="1"/>
      <w:numFmt w:val="decimal"/>
      <w:pStyle w:val="SUBBAB41"/>
      <w:lvlText w:val="%1."/>
      <w:lvlJc w:val="left"/>
      <w:pPr>
        <w:ind w:left="445" w:hanging="36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165" w:hanging="360"/>
      </w:pPr>
    </w:lvl>
    <w:lvl w:ilvl="2" w:tplc="0409001B" w:tentative="1">
      <w:start w:val="1"/>
      <w:numFmt w:val="lowerRoman"/>
      <w:lvlText w:val="%3."/>
      <w:lvlJc w:val="right"/>
      <w:pPr>
        <w:ind w:left="1885" w:hanging="180"/>
      </w:pPr>
    </w:lvl>
    <w:lvl w:ilvl="3" w:tplc="0409000F" w:tentative="1">
      <w:start w:val="1"/>
      <w:numFmt w:val="decimal"/>
      <w:lvlText w:val="%4."/>
      <w:lvlJc w:val="left"/>
      <w:pPr>
        <w:ind w:left="2605" w:hanging="360"/>
      </w:pPr>
    </w:lvl>
    <w:lvl w:ilvl="4" w:tplc="04090019" w:tentative="1">
      <w:start w:val="1"/>
      <w:numFmt w:val="lowerLetter"/>
      <w:lvlText w:val="%5."/>
      <w:lvlJc w:val="left"/>
      <w:pPr>
        <w:ind w:left="3325" w:hanging="360"/>
      </w:pPr>
    </w:lvl>
    <w:lvl w:ilvl="5" w:tplc="0409001B" w:tentative="1">
      <w:start w:val="1"/>
      <w:numFmt w:val="lowerRoman"/>
      <w:lvlText w:val="%6."/>
      <w:lvlJc w:val="right"/>
      <w:pPr>
        <w:ind w:left="4045" w:hanging="180"/>
      </w:pPr>
    </w:lvl>
    <w:lvl w:ilvl="6" w:tplc="0409000F" w:tentative="1">
      <w:start w:val="1"/>
      <w:numFmt w:val="decimal"/>
      <w:lvlText w:val="%7."/>
      <w:lvlJc w:val="left"/>
      <w:pPr>
        <w:ind w:left="4765" w:hanging="360"/>
      </w:pPr>
    </w:lvl>
    <w:lvl w:ilvl="7" w:tplc="04090019" w:tentative="1">
      <w:start w:val="1"/>
      <w:numFmt w:val="lowerLetter"/>
      <w:lvlText w:val="%8."/>
      <w:lvlJc w:val="left"/>
      <w:pPr>
        <w:ind w:left="5485" w:hanging="360"/>
      </w:pPr>
    </w:lvl>
    <w:lvl w:ilvl="8" w:tplc="0409001B" w:tentative="1">
      <w:start w:val="1"/>
      <w:numFmt w:val="lowerRoman"/>
      <w:lvlText w:val="%9."/>
      <w:lvlJc w:val="right"/>
      <w:pPr>
        <w:ind w:left="6205" w:hanging="180"/>
      </w:pPr>
    </w:lvl>
  </w:abstractNum>
  <w:abstractNum w:abstractNumId="43">
    <w:nsid w:val="72492829"/>
    <w:multiLevelType w:val="hybridMultilevel"/>
    <w:tmpl w:val="3A6469E6"/>
    <w:lvl w:ilvl="0" w:tplc="37C873BE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2DC41BE"/>
    <w:multiLevelType w:val="hybridMultilevel"/>
    <w:tmpl w:val="A82C34E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>
    <w:nsid w:val="732653A0"/>
    <w:multiLevelType w:val="hybridMultilevel"/>
    <w:tmpl w:val="C284E6F8"/>
    <w:lvl w:ilvl="0" w:tplc="F9B8BB1E">
      <w:start w:val="1"/>
      <w:numFmt w:val="decimal"/>
      <w:lvlText w:val="%1."/>
      <w:lvlJc w:val="left"/>
      <w:pPr>
        <w:ind w:left="361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48561E4"/>
    <w:multiLevelType w:val="hybridMultilevel"/>
    <w:tmpl w:val="86DE56DA"/>
    <w:lvl w:ilvl="0" w:tplc="8144B1EE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8977DC7"/>
    <w:multiLevelType w:val="hybridMultilevel"/>
    <w:tmpl w:val="86DE56DA"/>
    <w:lvl w:ilvl="0" w:tplc="8144B1EE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CBB6A45"/>
    <w:multiLevelType w:val="hybridMultilevel"/>
    <w:tmpl w:val="3A6469E6"/>
    <w:lvl w:ilvl="0" w:tplc="37C873BE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>
    <w:nsid w:val="7D8C2DAB"/>
    <w:multiLevelType w:val="hybridMultilevel"/>
    <w:tmpl w:val="BE901B3E"/>
    <w:lvl w:ilvl="0" w:tplc="90EAD2A0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0">
    <w:nsid w:val="7E5553E1"/>
    <w:multiLevelType w:val="hybridMultilevel"/>
    <w:tmpl w:val="9508F0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0"/>
  </w:num>
  <w:num w:numId="3">
    <w:abstractNumId w:val="15"/>
  </w:num>
  <w:num w:numId="4">
    <w:abstractNumId w:val="3"/>
  </w:num>
  <w:num w:numId="5">
    <w:abstractNumId w:val="38"/>
  </w:num>
  <w:num w:numId="6">
    <w:abstractNumId w:val="45"/>
  </w:num>
  <w:num w:numId="7">
    <w:abstractNumId w:val="4"/>
  </w:num>
  <w:num w:numId="8">
    <w:abstractNumId w:val="31"/>
  </w:num>
  <w:num w:numId="9">
    <w:abstractNumId w:val="27"/>
  </w:num>
  <w:num w:numId="10">
    <w:abstractNumId w:val="18"/>
  </w:num>
  <w:num w:numId="11">
    <w:abstractNumId w:val="8"/>
  </w:num>
  <w:num w:numId="12">
    <w:abstractNumId w:val="29"/>
  </w:num>
  <w:num w:numId="13">
    <w:abstractNumId w:val="34"/>
  </w:num>
  <w:num w:numId="14">
    <w:abstractNumId w:val="26"/>
  </w:num>
  <w:num w:numId="15">
    <w:abstractNumId w:val="19"/>
  </w:num>
  <w:num w:numId="16">
    <w:abstractNumId w:val="50"/>
  </w:num>
  <w:num w:numId="17">
    <w:abstractNumId w:val="12"/>
  </w:num>
  <w:num w:numId="18">
    <w:abstractNumId w:val="37"/>
  </w:num>
  <w:num w:numId="19">
    <w:abstractNumId w:val="42"/>
  </w:num>
  <w:num w:numId="20">
    <w:abstractNumId w:val="46"/>
  </w:num>
  <w:num w:numId="21">
    <w:abstractNumId w:val="16"/>
  </w:num>
  <w:num w:numId="22">
    <w:abstractNumId w:val="33"/>
  </w:num>
  <w:num w:numId="23">
    <w:abstractNumId w:val="7"/>
  </w:num>
  <w:num w:numId="24">
    <w:abstractNumId w:val="47"/>
  </w:num>
  <w:num w:numId="25">
    <w:abstractNumId w:val="30"/>
  </w:num>
  <w:num w:numId="26">
    <w:abstractNumId w:val="5"/>
  </w:num>
  <w:num w:numId="27">
    <w:abstractNumId w:val="28"/>
  </w:num>
  <w:num w:numId="28">
    <w:abstractNumId w:val="14"/>
  </w:num>
  <w:num w:numId="29">
    <w:abstractNumId w:val="41"/>
  </w:num>
  <w:num w:numId="30">
    <w:abstractNumId w:val="39"/>
  </w:num>
  <w:num w:numId="31">
    <w:abstractNumId w:val="43"/>
  </w:num>
  <w:num w:numId="32">
    <w:abstractNumId w:val="24"/>
  </w:num>
  <w:num w:numId="33">
    <w:abstractNumId w:val="48"/>
  </w:num>
  <w:num w:numId="34">
    <w:abstractNumId w:val="20"/>
  </w:num>
  <w:num w:numId="35">
    <w:abstractNumId w:val="23"/>
  </w:num>
  <w:num w:numId="36">
    <w:abstractNumId w:val="36"/>
  </w:num>
  <w:num w:numId="37">
    <w:abstractNumId w:val="21"/>
  </w:num>
  <w:num w:numId="38">
    <w:abstractNumId w:val="2"/>
  </w:num>
  <w:num w:numId="39">
    <w:abstractNumId w:val="9"/>
  </w:num>
  <w:num w:numId="40">
    <w:abstractNumId w:val="6"/>
  </w:num>
  <w:num w:numId="41">
    <w:abstractNumId w:val="44"/>
  </w:num>
  <w:num w:numId="42">
    <w:abstractNumId w:val="35"/>
  </w:num>
  <w:num w:numId="43">
    <w:abstractNumId w:val="11"/>
  </w:num>
  <w:num w:numId="44">
    <w:abstractNumId w:val="1"/>
  </w:num>
  <w:num w:numId="45">
    <w:abstractNumId w:val="17"/>
  </w:num>
  <w:num w:numId="46">
    <w:abstractNumId w:val="22"/>
  </w:num>
  <w:num w:numId="47">
    <w:abstractNumId w:val="40"/>
  </w:num>
  <w:num w:numId="48">
    <w:abstractNumId w:val="32"/>
  </w:num>
  <w:num w:numId="49">
    <w:abstractNumId w:val="13"/>
  </w:num>
  <w:num w:numId="50">
    <w:abstractNumId w:val="49"/>
  </w:num>
  <w:num w:numId="51">
    <w:abstractNumId w:val="0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hideSpellingErrors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4CAC"/>
    <w:rsid w:val="00005AF5"/>
    <w:rsid w:val="00007A11"/>
    <w:rsid w:val="0001128A"/>
    <w:rsid w:val="00013AA6"/>
    <w:rsid w:val="00020B2C"/>
    <w:rsid w:val="00025ABD"/>
    <w:rsid w:val="00025D1A"/>
    <w:rsid w:val="000278BA"/>
    <w:rsid w:val="00031E1F"/>
    <w:rsid w:val="000326F7"/>
    <w:rsid w:val="00032976"/>
    <w:rsid w:val="000342BF"/>
    <w:rsid w:val="00034B99"/>
    <w:rsid w:val="00036319"/>
    <w:rsid w:val="000466A7"/>
    <w:rsid w:val="00047881"/>
    <w:rsid w:val="0005029E"/>
    <w:rsid w:val="000523F8"/>
    <w:rsid w:val="0005289F"/>
    <w:rsid w:val="00053D4C"/>
    <w:rsid w:val="00054BC8"/>
    <w:rsid w:val="00054D2F"/>
    <w:rsid w:val="00057527"/>
    <w:rsid w:val="00065ED7"/>
    <w:rsid w:val="000668D1"/>
    <w:rsid w:val="00066B9B"/>
    <w:rsid w:val="00071FFE"/>
    <w:rsid w:val="0007289A"/>
    <w:rsid w:val="00080E84"/>
    <w:rsid w:val="00090334"/>
    <w:rsid w:val="000928F0"/>
    <w:rsid w:val="000973E1"/>
    <w:rsid w:val="000C01F2"/>
    <w:rsid w:val="000C5096"/>
    <w:rsid w:val="000C6E2F"/>
    <w:rsid w:val="000E0209"/>
    <w:rsid w:val="000E4072"/>
    <w:rsid w:val="000F459D"/>
    <w:rsid w:val="000F6A62"/>
    <w:rsid w:val="00116DDF"/>
    <w:rsid w:val="0012121F"/>
    <w:rsid w:val="00123A5C"/>
    <w:rsid w:val="00123F7E"/>
    <w:rsid w:val="00134576"/>
    <w:rsid w:val="0013672F"/>
    <w:rsid w:val="0015113B"/>
    <w:rsid w:val="00154860"/>
    <w:rsid w:val="0016114A"/>
    <w:rsid w:val="00170AC1"/>
    <w:rsid w:val="00171F79"/>
    <w:rsid w:val="001743A2"/>
    <w:rsid w:val="00175292"/>
    <w:rsid w:val="00182339"/>
    <w:rsid w:val="00192299"/>
    <w:rsid w:val="00195581"/>
    <w:rsid w:val="0019595E"/>
    <w:rsid w:val="001B30BD"/>
    <w:rsid w:val="001B4355"/>
    <w:rsid w:val="001D1BA6"/>
    <w:rsid w:val="001D1EF1"/>
    <w:rsid w:val="001D3601"/>
    <w:rsid w:val="001D67DF"/>
    <w:rsid w:val="001E1418"/>
    <w:rsid w:val="001E7E8C"/>
    <w:rsid w:val="001E7FD6"/>
    <w:rsid w:val="001F2243"/>
    <w:rsid w:val="001F576C"/>
    <w:rsid w:val="002003A1"/>
    <w:rsid w:val="00203E2C"/>
    <w:rsid w:val="00204655"/>
    <w:rsid w:val="0020568E"/>
    <w:rsid w:val="00216B5A"/>
    <w:rsid w:val="00221D0C"/>
    <w:rsid w:val="00231962"/>
    <w:rsid w:val="00234333"/>
    <w:rsid w:val="00235A24"/>
    <w:rsid w:val="0023600F"/>
    <w:rsid w:val="00237578"/>
    <w:rsid w:val="00243475"/>
    <w:rsid w:val="00243D21"/>
    <w:rsid w:val="00245F46"/>
    <w:rsid w:val="00245FA4"/>
    <w:rsid w:val="002519BB"/>
    <w:rsid w:val="002520E8"/>
    <w:rsid w:val="002548C6"/>
    <w:rsid w:val="00256DCC"/>
    <w:rsid w:val="00260413"/>
    <w:rsid w:val="00263581"/>
    <w:rsid w:val="00274E26"/>
    <w:rsid w:val="002767D6"/>
    <w:rsid w:val="00283177"/>
    <w:rsid w:val="0029251E"/>
    <w:rsid w:val="002936A4"/>
    <w:rsid w:val="00295782"/>
    <w:rsid w:val="002A2860"/>
    <w:rsid w:val="002B0BAD"/>
    <w:rsid w:val="002B40C7"/>
    <w:rsid w:val="002C2BD7"/>
    <w:rsid w:val="002C3875"/>
    <w:rsid w:val="002D3704"/>
    <w:rsid w:val="002D3B4B"/>
    <w:rsid w:val="002D57A2"/>
    <w:rsid w:val="002E27B4"/>
    <w:rsid w:val="002E68AB"/>
    <w:rsid w:val="002F0C40"/>
    <w:rsid w:val="002F1A9A"/>
    <w:rsid w:val="002F302C"/>
    <w:rsid w:val="002F5CD8"/>
    <w:rsid w:val="00300E48"/>
    <w:rsid w:val="00306880"/>
    <w:rsid w:val="00306B2F"/>
    <w:rsid w:val="00307530"/>
    <w:rsid w:val="003115A0"/>
    <w:rsid w:val="00311EFA"/>
    <w:rsid w:val="003122AF"/>
    <w:rsid w:val="00322D92"/>
    <w:rsid w:val="00324456"/>
    <w:rsid w:val="003353C6"/>
    <w:rsid w:val="003376C3"/>
    <w:rsid w:val="003379B8"/>
    <w:rsid w:val="00341D07"/>
    <w:rsid w:val="00343174"/>
    <w:rsid w:val="00347E3D"/>
    <w:rsid w:val="00361CD8"/>
    <w:rsid w:val="00362BC2"/>
    <w:rsid w:val="00366C8C"/>
    <w:rsid w:val="0037253C"/>
    <w:rsid w:val="0037405C"/>
    <w:rsid w:val="00375245"/>
    <w:rsid w:val="003774C7"/>
    <w:rsid w:val="00383378"/>
    <w:rsid w:val="003A3A19"/>
    <w:rsid w:val="003A3D0E"/>
    <w:rsid w:val="003A7897"/>
    <w:rsid w:val="003B12D0"/>
    <w:rsid w:val="003B24DA"/>
    <w:rsid w:val="003B37E9"/>
    <w:rsid w:val="003B4325"/>
    <w:rsid w:val="003C1CB8"/>
    <w:rsid w:val="003C48E7"/>
    <w:rsid w:val="003D0103"/>
    <w:rsid w:val="003D1E30"/>
    <w:rsid w:val="003D32C1"/>
    <w:rsid w:val="003D4020"/>
    <w:rsid w:val="003D62F5"/>
    <w:rsid w:val="003E7E73"/>
    <w:rsid w:val="00410549"/>
    <w:rsid w:val="00412343"/>
    <w:rsid w:val="00412540"/>
    <w:rsid w:val="004149B0"/>
    <w:rsid w:val="0042165D"/>
    <w:rsid w:val="004247F4"/>
    <w:rsid w:val="00430846"/>
    <w:rsid w:val="004351F6"/>
    <w:rsid w:val="00437196"/>
    <w:rsid w:val="004408EC"/>
    <w:rsid w:val="0044217C"/>
    <w:rsid w:val="0044476B"/>
    <w:rsid w:val="00445F48"/>
    <w:rsid w:val="00446B0B"/>
    <w:rsid w:val="00451694"/>
    <w:rsid w:val="0045215A"/>
    <w:rsid w:val="00460FCC"/>
    <w:rsid w:val="004617BD"/>
    <w:rsid w:val="00461B8E"/>
    <w:rsid w:val="004634EC"/>
    <w:rsid w:val="004675EC"/>
    <w:rsid w:val="00475229"/>
    <w:rsid w:val="00484450"/>
    <w:rsid w:val="004927BF"/>
    <w:rsid w:val="00492A3D"/>
    <w:rsid w:val="004953EF"/>
    <w:rsid w:val="00497732"/>
    <w:rsid w:val="004978DC"/>
    <w:rsid w:val="004A1F9B"/>
    <w:rsid w:val="004B0BFD"/>
    <w:rsid w:val="004B29D7"/>
    <w:rsid w:val="004B2AF3"/>
    <w:rsid w:val="004B3600"/>
    <w:rsid w:val="004B3E2D"/>
    <w:rsid w:val="004B5DE1"/>
    <w:rsid w:val="004B6B64"/>
    <w:rsid w:val="004B742A"/>
    <w:rsid w:val="004C17AB"/>
    <w:rsid w:val="004C1DFD"/>
    <w:rsid w:val="004C4341"/>
    <w:rsid w:val="004C6B55"/>
    <w:rsid w:val="004C78FE"/>
    <w:rsid w:val="004D0626"/>
    <w:rsid w:val="004D290C"/>
    <w:rsid w:val="004D2DA9"/>
    <w:rsid w:val="004D4634"/>
    <w:rsid w:val="004D7043"/>
    <w:rsid w:val="004D70AF"/>
    <w:rsid w:val="004E17FB"/>
    <w:rsid w:val="004E241E"/>
    <w:rsid w:val="004E5409"/>
    <w:rsid w:val="004F366C"/>
    <w:rsid w:val="004F5694"/>
    <w:rsid w:val="004F57C4"/>
    <w:rsid w:val="00500A30"/>
    <w:rsid w:val="00506A0A"/>
    <w:rsid w:val="00510D24"/>
    <w:rsid w:val="00512450"/>
    <w:rsid w:val="00514F74"/>
    <w:rsid w:val="00516C37"/>
    <w:rsid w:val="00517120"/>
    <w:rsid w:val="005212C9"/>
    <w:rsid w:val="00523BC4"/>
    <w:rsid w:val="00524F0B"/>
    <w:rsid w:val="00530879"/>
    <w:rsid w:val="00530EEC"/>
    <w:rsid w:val="005324A1"/>
    <w:rsid w:val="0053317E"/>
    <w:rsid w:val="00535D2A"/>
    <w:rsid w:val="0054270F"/>
    <w:rsid w:val="00542E49"/>
    <w:rsid w:val="005433A3"/>
    <w:rsid w:val="005509CB"/>
    <w:rsid w:val="00554C05"/>
    <w:rsid w:val="0055502D"/>
    <w:rsid w:val="00570573"/>
    <w:rsid w:val="00577280"/>
    <w:rsid w:val="0058329E"/>
    <w:rsid w:val="00584F95"/>
    <w:rsid w:val="00586B27"/>
    <w:rsid w:val="00591CA8"/>
    <w:rsid w:val="00594245"/>
    <w:rsid w:val="005A24C9"/>
    <w:rsid w:val="005A7567"/>
    <w:rsid w:val="005B3A8E"/>
    <w:rsid w:val="005C2484"/>
    <w:rsid w:val="005C521A"/>
    <w:rsid w:val="005C5221"/>
    <w:rsid w:val="005D33CD"/>
    <w:rsid w:val="005D7627"/>
    <w:rsid w:val="005E5AA0"/>
    <w:rsid w:val="005E6676"/>
    <w:rsid w:val="005F25FC"/>
    <w:rsid w:val="005F4F96"/>
    <w:rsid w:val="005F5156"/>
    <w:rsid w:val="005F5780"/>
    <w:rsid w:val="00603D73"/>
    <w:rsid w:val="00605D0B"/>
    <w:rsid w:val="00615747"/>
    <w:rsid w:val="00616371"/>
    <w:rsid w:val="00617484"/>
    <w:rsid w:val="006270E5"/>
    <w:rsid w:val="006308DD"/>
    <w:rsid w:val="00634371"/>
    <w:rsid w:val="00635187"/>
    <w:rsid w:val="00645BB3"/>
    <w:rsid w:val="0064648F"/>
    <w:rsid w:val="0064778B"/>
    <w:rsid w:val="0065301B"/>
    <w:rsid w:val="00654D3F"/>
    <w:rsid w:val="00656159"/>
    <w:rsid w:val="00657D03"/>
    <w:rsid w:val="00662138"/>
    <w:rsid w:val="006632A7"/>
    <w:rsid w:val="00665D4D"/>
    <w:rsid w:val="00667D21"/>
    <w:rsid w:val="006758EE"/>
    <w:rsid w:val="006808F4"/>
    <w:rsid w:val="00680D29"/>
    <w:rsid w:val="006841E7"/>
    <w:rsid w:val="006858DA"/>
    <w:rsid w:val="006A31A0"/>
    <w:rsid w:val="006A6979"/>
    <w:rsid w:val="006B30B9"/>
    <w:rsid w:val="006B4452"/>
    <w:rsid w:val="006B5112"/>
    <w:rsid w:val="006C0D24"/>
    <w:rsid w:val="006C1177"/>
    <w:rsid w:val="006C367F"/>
    <w:rsid w:val="006C368B"/>
    <w:rsid w:val="006C45BE"/>
    <w:rsid w:val="006C5CE5"/>
    <w:rsid w:val="006D3F13"/>
    <w:rsid w:val="006D52B3"/>
    <w:rsid w:val="006F0DCD"/>
    <w:rsid w:val="0070262F"/>
    <w:rsid w:val="00707767"/>
    <w:rsid w:val="007105F9"/>
    <w:rsid w:val="00720E5E"/>
    <w:rsid w:val="00727CEC"/>
    <w:rsid w:val="00730B2B"/>
    <w:rsid w:val="00751F93"/>
    <w:rsid w:val="0075525E"/>
    <w:rsid w:val="0076084C"/>
    <w:rsid w:val="007608DF"/>
    <w:rsid w:val="00763A91"/>
    <w:rsid w:val="007662A1"/>
    <w:rsid w:val="007664BF"/>
    <w:rsid w:val="00773EE6"/>
    <w:rsid w:val="00775326"/>
    <w:rsid w:val="00777DA2"/>
    <w:rsid w:val="00781A12"/>
    <w:rsid w:val="00787BA9"/>
    <w:rsid w:val="00787FF4"/>
    <w:rsid w:val="00790945"/>
    <w:rsid w:val="00790C6E"/>
    <w:rsid w:val="00792758"/>
    <w:rsid w:val="00792F78"/>
    <w:rsid w:val="007949B6"/>
    <w:rsid w:val="00797B8A"/>
    <w:rsid w:val="007A2643"/>
    <w:rsid w:val="007A536E"/>
    <w:rsid w:val="007A7207"/>
    <w:rsid w:val="007B0AE9"/>
    <w:rsid w:val="007B1CD9"/>
    <w:rsid w:val="007B4255"/>
    <w:rsid w:val="007B42A9"/>
    <w:rsid w:val="007D2D2B"/>
    <w:rsid w:val="007D3394"/>
    <w:rsid w:val="007D58F5"/>
    <w:rsid w:val="007D618B"/>
    <w:rsid w:val="007E2F5B"/>
    <w:rsid w:val="007E7575"/>
    <w:rsid w:val="007F13CA"/>
    <w:rsid w:val="007F1B11"/>
    <w:rsid w:val="00801305"/>
    <w:rsid w:val="008018F0"/>
    <w:rsid w:val="00805092"/>
    <w:rsid w:val="00805E1D"/>
    <w:rsid w:val="008071DC"/>
    <w:rsid w:val="00830CAF"/>
    <w:rsid w:val="00831F3F"/>
    <w:rsid w:val="00835338"/>
    <w:rsid w:val="00841EF3"/>
    <w:rsid w:val="00841F31"/>
    <w:rsid w:val="00845A45"/>
    <w:rsid w:val="008468F9"/>
    <w:rsid w:val="0085052D"/>
    <w:rsid w:val="00850AC0"/>
    <w:rsid w:val="00852009"/>
    <w:rsid w:val="0085286E"/>
    <w:rsid w:val="008538F2"/>
    <w:rsid w:val="008554F9"/>
    <w:rsid w:val="0085584E"/>
    <w:rsid w:val="00860366"/>
    <w:rsid w:val="00871B14"/>
    <w:rsid w:val="0087345D"/>
    <w:rsid w:val="00873B02"/>
    <w:rsid w:val="00885F08"/>
    <w:rsid w:val="00894605"/>
    <w:rsid w:val="008B1695"/>
    <w:rsid w:val="008B2BC5"/>
    <w:rsid w:val="008C19D0"/>
    <w:rsid w:val="008C2E50"/>
    <w:rsid w:val="008C3E41"/>
    <w:rsid w:val="008D46DD"/>
    <w:rsid w:val="008D605A"/>
    <w:rsid w:val="008E05E6"/>
    <w:rsid w:val="008E2194"/>
    <w:rsid w:val="008E4E72"/>
    <w:rsid w:val="008F0979"/>
    <w:rsid w:val="008F3C9C"/>
    <w:rsid w:val="008F3D11"/>
    <w:rsid w:val="008F6975"/>
    <w:rsid w:val="009005FA"/>
    <w:rsid w:val="00900CB2"/>
    <w:rsid w:val="0090426F"/>
    <w:rsid w:val="00904B7B"/>
    <w:rsid w:val="009053DC"/>
    <w:rsid w:val="00907467"/>
    <w:rsid w:val="009100D8"/>
    <w:rsid w:val="00910356"/>
    <w:rsid w:val="0091254A"/>
    <w:rsid w:val="00913EBB"/>
    <w:rsid w:val="009142F7"/>
    <w:rsid w:val="00926F12"/>
    <w:rsid w:val="009274BC"/>
    <w:rsid w:val="00941EB8"/>
    <w:rsid w:val="0095277F"/>
    <w:rsid w:val="00952C68"/>
    <w:rsid w:val="009613DA"/>
    <w:rsid w:val="00961947"/>
    <w:rsid w:val="00963308"/>
    <w:rsid w:val="00964CAC"/>
    <w:rsid w:val="0097522C"/>
    <w:rsid w:val="009804A1"/>
    <w:rsid w:val="009804EF"/>
    <w:rsid w:val="009936FA"/>
    <w:rsid w:val="00994D6F"/>
    <w:rsid w:val="009A09C6"/>
    <w:rsid w:val="009A4AFD"/>
    <w:rsid w:val="009A6F8E"/>
    <w:rsid w:val="009A7CEB"/>
    <w:rsid w:val="009B1753"/>
    <w:rsid w:val="009B6FF7"/>
    <w:rsid w:val="009C59EA"/>
    <w:rsid w:val="009D4D5D"/>
    <w:rsid w:val="009D6467"/>
    <w:rsid w:val="009E1448"/>
    <w:rsid w:val="009E1924"/>
    <w:rsid w:val="009E410D"/>
    <w:rsid w:val="009E4551"/>
    <w:rsid w:val="009E471D"/>
    <w:rsid w:val="009E56BD"/>
    <w:rsid w:val="009E6208"/>
    <w:rsid w:val="009E730B"/>
    <w:rsid w:val="009E7588"/>
    <w:rsid w:val="009F1AF4"/>
    <w:rsid w:val="009F1F6D"/>
    <w:rsid w:val="009F3F4E"/>
    <w:rsid w:val="009F51F3"/>
    <w:rsid w:val="00A00E98"/>
    <w:rsid w:val="00A065E7"/>
    <w:rsid w:val="00A07363"/>
    <w:rsid w:val="00A1157A"/>
    <w:rsid w:val="00A14F09"/>
    <w:rsid w:val="00A173F2"/>
    <w:rsid w:val="00A23EA5"/>
    <w:rsid w:val="00A27407"/>
    <w:rsid w:val="00A3315D"/>
    <w:rsid w:val="00A34841"/>
    <w:rsid w:val="00A37B8F"/>
    <w:rsid w:val="00A51050"/>
    <w:rsid w:val="00A510E8"/>
    <w:rsid w:val="00A546D1"/>
    <w:rsid w:val="00A54B84"/>
    <w:rsid w:val="00A56FC5"/>
    <w:rsid w:val="00A6338F"/>
    <w:rsid w:val="00A7163C"/>
    <w:rsid w:val="00A72812"/>
    <w:rsid w:val="00A771DA"/>
    <w:rsid w:val="00A77246"/>
    <w:rsid w:val="00A81574"/>
    <w:rsid w:val="00A81B50"/>
    <w:rsid w:val="00A81F41"/>
    <w:rsid w:val="00A84CE0"/>
    <w:rsid w:val="00A93B74"/>
    <w:rsid w:val="00A95A56"/>
    <w:rsid w:val="00A96F22"/>
    <w:rsid w:val="00A9768F"/>
    <w:rsid w:val="00AA1804"/>
    <w:rsid w:val="00AA2437"/>
    <w:rsid w:val="00AA3F26"/>
    <w:rsid w:val="00AA4604"/>
    <w:rsid w:val="00AB1854"/>
    <w:rsid w:val="00AB1FF5"/>
    <w:rsid w:val="00AB6163"/>
    <w:rsid w:val="00AC11BC"/>
    <w:rsid w:val="00AC579D"/>
    <w:rsid w:val="00AC70BA"/>
    <w:rsid w:val="00AD1347"/>
    <w:rsid w:val="00AD1480"/>
    <w:rsid w:val="00AD3D8E"/>
    <w:rsid w:val="00AD4B10"/>
    <w:rsid w:val="00AD4EB6"/>
    <w:rsid w:val="00AD7376"/>
    <w:rsid w:val="00AE3DD5"/>
    <w:rsid w:val="00AE6A36"/>
    <w:rsid w:val="00AF073D"/>
    <w:rsid w:val="00AF5111"/>
    <w:rsid w:val="00AF750C"/>
    <w:rsid w:val="00B04722"/>
    <w:rsid w:val="00B053A8"/>
    <w:rsid w:val="00B07960"/>
    <w:rsid w:val="00B21BFF"/>
    <w:rsid w:val="00B32F22"/>
    <w:rsid w:val="00B35DF9"/>
    <w:rsid w:val="00B4037B"/>
    <w:rsid w:val="00B415B3"/>
    <w:rsid w:val="00B42EF9"/>
    <w:rsid w:val="00B43056"/>
    <w:rsid w:val="00B45A22"/>
    <w:rsid w:val="00B53E83"/>
    <w:rsid w:val="00B548F7"/>
    <w:rsid w:val="00B60456"/>
    <w:rsid w:val="00B60643"/>
    <w:rsid w:val="00B6587F"/>
    <w:rsid w:val="00B66BF6"/>
    <w:rsid w:val="00B71B2C"/>
    <w:rsid w:val="00B73455"/>
    <w:rsid w:val="00B7472C"/>
    <w:rsid w:val="00B747B8"/>
    <w:rsid w:val="00B7601C"/>
    <w:rsid w:val="00B802D4"/>
    <w:rsid w:val="00B8444D"/>
    <w:rsid w:val="00B84E71"/>
    <w:rsid w:val="00B872BD"/>
    <w:rsid w:val="00B873AC"/>
    <w:rsid w:val="00BA31C2"/>
    <w:rsid w:val="00BA39AE"/>
    <w:rsid w:val="00BB0171"/>
    <w:rsid w:val="00BB06D9"/>
    <w:rsid w:val="00BB0EAC"/>
    <w:rsid w:val="00BB2652"/>
    <w:rsid w:val="00BC1677"/>
    <w:rsid w:val="00BC7EB2"/>
    <w:rsid w:val="00BD1EAF"/>
    <w:rsid w:val="00BD3C66"/>
    <w:rsid w:val="00BD7E8A"/>
    <w:rsid w:val="00BE533D"/>
    <w:rsid w:val="00BF005A"/>
    <w:rsid w:val="00BF4EAD"/>
    <w:rsid w:val="00BF5949"/>
    <w:rsid w:val="00C02902"/>
    <w:rsid w:val="00C11847"/>
    <w:rsid w:val="00C13551"/>
    <w:rsid w:val="00C13DB5"/>
    <w:rsid w:val="00C156B2"/>
    <w:rsid w:val="00C15F36"/>
    <w:rsid w:val="00C167B7"/>
    <w:rsid w:val="00C179AA"/>
    <w:rsid w:val="00C208B6"/>
    <w:rsid w:val="00C22288"/>
    <w:rsid w:val="00C2305E"/>
    <w:rsid w:val="00C23BED"/>
    <w:rsid w:val="00C267B5"/>
    <w:rsid w:val="00C267F4"/>
    <w:rsid w:val="00C274CE"/>
    <w:rsid w:val="00C33C4F"/>
    <w:rsid w:val="00C4262B"/>
    <w:rsid w:val="00C4625D"/>
    <w:rsid w:val="00C50494"/>
    <w:rsid w:val="00C54378"/>
    <w:rsid w:val="00C61A1D"/>
    <w:rsid w:val="00C64BCF"/>
    <w:rsid w:val="00C64C99"/>
    <w:rsid w:val="00C667D4"/>
    <w:rsid w:val="00C70134"/>
    <w:rsid w:val="00C75E20"/>
    <w:rsid w:val="00C845D1"/>
    <w:rsid w:val="00C84A24"/>
    <w:rsid w:val="00C90C4C"/>
    <w:rsid w:val="00C96F63"/>
    <w:rsid w:val="00CA00A9"/>
    <w:rsid w:val="00CA42F1"/>
    <w:rsid w:val="00CB545D"/>
    <w:rsid w:val="00CB60E7"/>
    <w:rsid w:val="00CB73BC"/>
    <w:rsid w:val="00CC0387"/>
    <w:rsid w:val="00CC233A"/>
    <w:rsid w:val="00CC3299"/>
    <w:rsid w:val="00CC475A"/>
    <w:rsid w:val="00CC768E"/>
    <w:rsid w:val="00CD0518"/>
    <w:rsid w:val="00CD09C8"/>
    <w:rsid w:val="00CD50DF"/>
    <w:rsid w:val="00CD79AE"/>
    <w:rsid w:val="00CE1793"/>
    <w:rsid w:val="00CE49BA"/>
    <w:rsid w:val="00CE7A24"/>
    <w:rsid w:val="00CF224C"/>
    <w:rsid w:val="00CF6C0C"/>
    <w:rsid w:val="00CF7D04"/>
    <w:rsid w:val="00D01B09"/>
    <w:rsid w:val="00D023D0"/>
    <w:rsid w:val="00D02A9D"/>
    <w:rsid w:val="00D04D5A"/>
    <w:rsid w:val="00D059B7"/>
    <w:rsid w:val="00D104FD"/>
    <w:rsid w:val="00D12469"/>
    <w:rsid w:val="00D167BB"/>
    <w:rsid w:val="00D1779A"/>
    <w:rsid w:val="00D2060E"/>
    <w:rsid w:val="00D27F0F"/>
    <w:rsid w:val="00D33781"/>
    <w:rsid w:val="00D34CF3"/>
    <w:rsid w:val="00D37849"/>
    <w:rsid w:val="00D45807"/>
    <w:rsid w:val="00D5425D"/>
    <w:rsid w:val="00D551F5"/>
    <w:rsid w:val="00D63012"/>
    <w:rsid w:val="00D65D59"/>
    <w:rsid w:val="00D7214E"/>
    <w:rsid w:val="00D746AE"/>
    <w:rsid w:val="00D74EAD"/>
    <w:rsid w:val="00D8014B"/>
    <w:rsid w:val="00D87324"/>
    <w:rsid w:val="00D90442"/>
    <w:rsid w:val="00D91E2C"/>
    <w:rsid w:val="00D92843"/>
    <w:rsid w:val="00D93398"/>
    <w:rsid w:val="00D9459E"/>
    <w:rsid w:val="00D970C8"/>
    <w:rsid w:val="00DA1FF7"/>
    <w:rsid w:val="00DA6B3D"/>
    <w:rsid w:val="00DA6B6C"/>
    <w:rsid w:val="00DA7705"/>
    <w:rsid w:val="00DA77B4"/>
    <w:rsid w:val="00DB1BF3"/>
    <w:rsid w:val="00DB205F"/>
    <w:rsid w:val="00DB3991"/>
    <w:rsid w:val="00DB4928"/>
    <w:rsid w:val="00DB6531"/>
    <w:rsid w:val="00DB698A"/>
    <w:rsid w:val="00DC22AB"/>
    <w:rsid w:val="00DC5B85"/>
    <w:rsid w:val="00DC7AA9"/>
    <w:rsid w:val="00DD2DB6"/>
    <w:rsid w:val="00DD3F56"/>
    <w:rsid w:val="00DD4EA4"/>
    <w:rsid w:val="00DD57DE"/>
    <w:rsid w:val="00DE5F7A"/>
    <w:rsid w:val="00DF4F13"/>
    <w:rsid w:val="00DF5A5A"/>
    <w:rsid w:val="00E0092E"/>
    <w:rsid w:val="00E00E82"/>
    <w:rsid w:val="00E041DD"/>
    <w:rsid w:val="00E0568D"/>
    <w:rsid w:val="00E1593C"/>
    <w:rsid w:val="00E16491"/>
    <w:rsid w:val="00E179A4"/>
    <w:rsid w:val="00E21C79"/>
    <w:rsid w:val="00E230CC"/>
    <w:rsid w:val="00E231AA"/>
    <w:rsid w:val="00E26E5F"/>
    <w:rsid w:val="00E34898"/>
    <w:rsid w:val="00E45FD2"/>
    <w:rsid w:val="00E52417"/>
    <w:rsid w:val="00E52CFF"/>
    <w:rsid w:val="00E551DF"/>
    <w:rsid w:val="00E60BAE"/>
    <w:rsid w:val="00E64E77"/>
    <w:rsid w:val="00E66118"/>
    <w:rsid w:val="00E74A7B"/>
    <w:rsid w:val="00E74C23"/>
    <w:rsid w:val="00E75DC6"/>
    <w:rsid w:val="00E76BA9"/>
    <w:rsid w:val="00E76D94"/>
    <w:rsid w:val="00E859F0"/>
    <w:rsid w:val="00E90EC1"/>
    <w:rsid w:val="00E91A04"/>
    <w:rsid w:val="00E92FB8"/>
    <w:rsid w:val="00E94BDD"/>
    <w:rsid w:val="00E95DC8"/>
    <w:rsid w:val="00E961BC"/>
    <w:rsid w:val="00E96C68"/>
    <w:rsid w:val="00EA28B1"/>
    <w:rsid w:val="00EA6418"/>
    <w:rsid w:val="00EA6426"/>
    <w:rsid w:val="00EA6578"/>
    <w:rsid w:val="00EB3A6C"/>
    <w:rsid w:val="00EB4EBF"/>
    <w:rsid w:val="00EB659F"/>
    <w:rsid w:val="00EC297A"/>
    <w:rsid w:val="00ED0070"/>
    <w:rsid w:val="00ED3F75"/>
    <w:rsid w:val="00ED4731"/>
    <w:rsid w:val="00ED72FC"/>
    <w:rsid w:val="00EF08A7"/>
    <w:rsid w:val="00EF4B20"/>
    <w:rsid w:val="00EF5628"/>
    <w:rsid w:val="00F033D8"/>
    <w:rsid w:val="00F0617F"/>
    <w:rsid w:val="00F1248E"/>
    <w:rsid w:val="00F1484A"/>
    <w:rsid w:val="00F16EAA"/>
    <w:rsid w:val="00F25344"/>
    <w:rsid w:val="00F256FE"/>
    <w:rsid w:val="00F25E06"/>
    <w:rsid w:val="00F2771A"/>
    <w:rsid w:val="00F31826"/>
    <w:rsid w:val="00F31893"/>
    <w:rsid w:val="00F327A5"/>
    <w:rsid w:val="00F34BD4"/>
    <w:rsid w:val="00F419F5"/>
    <w:rsid w:val="00F440BB"/>
    <w:rsid w:val="00F45E64"/>
    <w:rsid w:val="00F5311C"/>
    <w:rsid w:val="00F5603C"/>
    <w:rsid w:val="00F56B36"/>
    <w:rsid w:val="00F56DA6"/>
    <w:rsid w:val="00F62AE7"/>
    <w:rsid w:val="00F64200"/>
    <w:rsid w:val="00F648B9"/>
    <w:rsid w:val="00F67289"/>
    <w:rsid w:val="00F71854"/>
    <w:rsid w:val="00F72BFA"/>
    <w:rsid w:val="00F73E88"/>
    <w:rsid w:val="00F75A1E"/>
    <w:rsid w:val="00F80100"/>
    <w:rsid w:val="00F80787"/>
    <w:rsid w:val="00F82E2A"/>
    <w:rsid w:val="00F83E27"/>
    <w:rsid w:val="00F83E7B"/>
    <w:rsid w:val="00F9429A"/>
    <w:rsid w:val="00F94364"/>
    <w:rsid w:val="00F96896"/>
    <w:rsid w:val="00FA2B38"/>
    <w:rsid w:val="00FA4BA0"/>
    <w:rsid w:val="00FA5827"/>
    <w:rsid w:val="00FB2FF8"/>
    <w:rsid w:val="00FB51BC"/>
    <w:rsid w:val="00FB71C2"/>
    <w:rsid w:val="00FB77C9"/>
    <w:rsid w:val="00FD0939"/>
    <w:rsid w:val="00FD52E8"/>
    <w:rsid w:val="00FD6686"/>
    <w:rsid w:val="00FE0E3C"/>
    <w:rsid w:val="00FE59DA"/>
    <w:rsid w:val="00FF0DA7"/>
    <w:rsid w:val="00FF17C0"/>
    <w:rsid w:val="00FF1888"/>
    <w:rsid w:val="00FF27FE"/>
    <w:rsid w:val="00FF63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5:docId w15:val="{74DCE48A-E2B8-495C-BFD4-6E8838A469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1" w:qFormat="1"/>
    <w:lsdException w:name="heading 1" w:uiPriority="1" w:qFormat="1"/>
    <w:lsdException w:name="heading 2" w:semiHidden="1" w:uiPriority="1" w:unhideWhenUsed="1"/>
    <w:lsdException w:name="heading 3" w:semiHidden="1" w:uiPriority="1" w:unhideWhenUsed="1"/>
    <w:lsdException w:name="heading 4" w:semiHidden="1" w:uiPriority="1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1" w:unhideWhenUsed="1" w:qFormat="1"/>
    <w:lsdException w:name="toc 5" w:semiHidden="1" w:uiPriority="1" w:unhideWhenUsed="1" w:qFormat="1"/>
    <w:lsdException w:name="toc 6" w:semiHidden="1" w:uiPriority="1" w:unhideWhenUsed="1" w:qFormat="1"/>
    <w:lsdException w:name="toc 7" w:semiHidden="1" w:uiPriority="1" w:unhideWhenUsed="1" w:qFormat="1"/>
    <w:lsdException w:name="toc 8" w:semiHidden="1" w:uiPriority="1" w:unhideWhenUsed="1" w:qFormat="1"/>
    <w:lsdException w:name="toc 9" w:semiHidden="1" w:uiPriority="1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964CA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Heading3"/>
    <w:link w:val="Heading1Char"/>
    <w:uiPriority w:val="1"/>
    <w:qFormat/>
    <w:rsid w:val="00D91E2C"/>
    <w:pPr>
      <w:tabs>
        <w:tab w:val="left" w:pos="0"/>
        <w:tab w:val="left" w:pos="5760"/>
        <w:tab w:val="left" w:pos="6210"/>
      </w:tabs>
      <w:spacing w:before="0" w:line="360" w:lineRule="auto"/>
      <w:ind w:left="360" w:right="92" w:hanging="360"/>
      <w:jc w:val="center"/>
      <w:outlineLvl w:val="0"/>
    </w:pPr>
    <w:rPr>
      <w:sz w:val="28"/>
    </w:rPr>
  </w:style>
  <w:style w:type="paragraph" w:styleId="Heading2">
    <w:name w:val="heading 2"/>
    <w:basedOn w:val="Normal"/>
    <w:link w:val="Heading2Char"/>
    <w:uiPriority w:val="1"/>
    <w:rsid w:val="00964CAC"/>
    <w:pPr>
      <w:ind w:left="2593"/>
      <w:jc w:val="center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link w:val="Heading3Char"/>
    <w:uiPriority w:val="1"/>
    <w:rsid w:val="00964CAC"/>
    <w:pPr>
      <w:spacing w:before="90"/>
      <w:ind w:left="855"/>
      <w:jc w:val="both"/>
      <w:outlineLvl w:val="2"/>
    </w:pPr>
    <w:rPr>
      <w:b/>
      <w:bCs/>
      <w:sz w:val="24"/>
      <w:szCs w:val="24"/>
    </w:rPr>
  </w:style>
  <w:style w:type="paragraph" w:styleId="Heading4">
    <w:name w:val="heading 4"/>
    <w:basedOn w:val="Normal"/>
    <w:link w:val="Heading4Char"/>
    <w:uiPriority w:val="1"/>
    <w:qFormat/>
    <w:rsid w:val="00964CAC"/>
    <w:pPr>
      <w:ind w:left="1037" w:hanging="361"/>
      <w:outlineLvl w:val="3"/>
    </w:pPr>
    <w:rPr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D91E2C"/>
    <w:rPr>
      <w:rFonts w:ascii="Times New Roman" w:eastAsia="Times New Roman" w:hAnsi="Times New Roman" w:cs="Times New Roman"/>
      <w:b/>
      <w:bCs/>
      <w:sz w:val="28"/>
      <w:szCs w:val="24"/>
      <w:lang w:val="id"/>
    </w:rPr>
  </w:style>
  <w:style w:type="character" w:customStyle="1" w:styleId="Heading2Char">
    <w:name w:val="Heading 2 Char"/>
    <w:basedOn w:val="DefaultParagraphFont"/>
    <w:link w:val="Heading2"/>
    <w:uiPriority w:val="1"/>
    <w:rsid w:val="00964CAC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character" w:customStyle="1" w:styleId="Heading3Char">
    <w:name w:val="Heading 3 Char"/>
    <w:basedOn w:val="DefaultParagraphFont"/>
    <w:link w:val="Heading3"/>
    <w:uiPriority w:val="1"/>
    <w:rsid w:val="00964CAC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Heading4Char">
    <w:name w:val="Heading 4 Char"/>
    <w:basedOn w:val="DefaultParagraphFont"/>
    <w:link w:val="Heading4"/>
    <w:uiPriority w:val="1"/>
    <w:rsid w:val="00964CAC"/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paragraph" w:styleId="TOC1">
    <w:name w:val="toc 1"/>
    <w:basedOn w:val="Normal"/>
    <w:uiPriority w:val="39"/>
    <w:qFormat/>
    <w:rsid w:val="00964CAC"/>
    <w:pPr>
      <w:spacing w:before="286"/>
      <w:ind w:right="190"/>
      <w:jc w:val="center"/>
    </w:pPr>
    <w:rPr>
      <w:b/>
      <w:bCs/>
      <w:sz w:val="24"/>
      <w:szCs w:val="24"/>
    </w:rPr>
  </w:style>
  <w:style w:type="paragraph" w:styleId="TOC2">
    <w:name w:val="toc 2"/>
    <w:basedOn w:val="Normal"/>
    <w:uiPriority w:val="39"/>
    <w:qFormat/>
    <w:rsid w:val="00964CAC"/>
    <w:pPr>
      <w:spacing w:before="238"/>
      <w:ind w:left="586"/>
    </w:pPr>
    <w:rPr>
      <w:b/>
      <w:bCs/>
      <w:sz w:val="24"/>
      <w:szCs w:val="24"/>
    </w:rPr>
  </w:style>
  <w:style w:type="paragraph" w:styleId="TOC3">
    <w:name w:val="toc 3"/>
    <w:basedOn w:val="Normal"/>
    <w:uiPriority w:val="39"/>
    <w:qFormat/>
    <w:rsid w:val="00964CAC"/>
    <w:pPr>
      <w:spacing w:before="41"/>
      <w:ind w:left="1129" w:hanging="274"/>
    </w:pPr>
    <w:rPr>
      <w:sz w:val="24"/>
      <w:szCs w:val="24"/>
    </w:rPr>
  </w:style>
  <w:style w:type="paragraph" w:styleId="TOC4">
    <w:name w:val="toc 4"/>
    <w:basedOn w:val="Normal"/>
    <w:uiPriority w:val="1"/>
    <w:qFormat/>
    <w:rsid w:val="00964CAC"/>
    <w:pPr>
      <w:spacing w:before="41"/>
      <w:ind w:left="1215" w:hanging="361"/>
    </w:pPr>
    <w:rPr>
      <w:sz w:val="24"/>
      <w:szCs w:val="24"/>
    </w:rPr>
  </w:style>
  <w:style w:type="paragraph" w:styleId="TOC5">
    <w:name w:val="toc 5"/>
    <w:basedOn w:val="Normal"/>
    <w:uiPriority w:val="1"/>
    <w:qFormat/>
    <w:rsid w:val="00964CAC"/>
    <w:pPr>
      <w:spacing w:before="41"/>
      <w:ind w:left="1307" w:hanging="270"/>
    </w:pPr>
    <w:rPr>
      <w:sz w:val="24"/>
      <w:szCs w:val="24"/>
    </w:rPr>
  </w:style>
  <w:style w:type="paragraph" w:styleId="TOC6">
    <w:name w:val="toc 6"/>
    <w:basedOn w:val="Normal"/>
    <w:uiPriority w:val="1"/>
    <w:qFormat/>
    <w:rsid w:val="00964CAC"/>
    <w:pPr>
      <w:spacing w:before="41"/>
      <w:ind w:left="2027" w:hanging="360"/>
    </w:pPr>
    <w:rPr>
      <w:sz w:val="24"/>
      <w:szCs w:val="24"/>
    </w:rPr>
  </w:style>
  <w:style w:type="paragraph" w:styleId="TOC7">
    <w:name w:val="toc 7"/>
    <w:basedOn w:val="Normal"/>
    <w:uiPriority w:val="1"/>
    <w:qFormat/>
    <w:rsid w:val="00964CAC"/>
    <w:pPr>
      <w:spacing w:before="41"/>
      <w:ind w:left="2027" w:hanging="360"/>
    </w:pPr>
    <w:rPr>
      <w:i/>
      <w:iCs/>
      <w:sz w:val="24"/>
      <w:szCs w:val="24"/>
    </w:rPr>
  </w:style>
  <w:style w:type="paragraph" w:styleId="TOC8">
    <w:name w:val="toc 8"/>
    <w:basedOn w:val="Normal"/>
    <w:uiPriority w:val="1"/>
    <w:qFormat/>
    <w:rsid w:val="00964CAC"/>
    <w:pPr>
      <w:spacing w:before="2"/>
      <w:ind w:left="2027" w:hanging="360"/>
    </w:pPr>
    <w:rPr>
      <w:b/>
      <w:bCs/>
      <w:i/>
      <w:iCs/>
    </w:rPr>
  </w:style>
  <w:style w:type="paragraph" w:styleId="TOC9">
    <w:name w:val="toc 9"/>
    <w:basedOn w:val="Normal"/>
    <w:uiPriority w:val="1"/>
    <w:qFormat/>
    <w:rsid w:val="00964CAC"/>
    <w:pPr>
      <w:spacing w:before="41"/>
      <w:ind w:left="2089"/>
    </w:pPr>
    <w:rPr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964CAC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64CAC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ListParagraph">
    <w:name w:val="List Paragraph"/>
    <w:basedOn w:val="Normal"/>
    <w:uiPriority w:val="34"/>
    <w:qFormat/>
    <w:rsid w:val="00964CAC"/>
    <w:pPr>
      <w:ind w:left="1307" w:hanging="361"/>
      <w:jc w:val="both"/>
    </w:pPr>
  </w:style>
  <w:style w:type="paragraph" w:customStyle="1" w:styleId="TableParagraph">
    <w:name w:val="Table Paragraph"/>
    <w:basedOn w:val="Normal"/>
    <w:uiPriority w:val="1"/>
    <w:qFormat/>
    <w:rsid w:val="00964CAC"/>
  </w:style>
  <w:style w:type="paragraph" w:styleId="BalloonText">
    <w:name w:val="Balloon Text"/>
    <w:basedOn w:val="Normal"/>
    <w:link w:val="BalloonTextChar"/>
    <w:uiPriority w:val="99"/>
    <w:semiHidden/>
    <w:unhideWhenUsed/>
    <w:rsid w:val="000466A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66A7"/>
    <w:rPr>
      <w:rFonts w:ascii="Tahoma" w:eastAsia="Times New Roman" w:hAnsi="Tahoma" w:cs="Tahoma"/>
      <w:sz w:val="16"/>
      <w:szCs w:val="16"/>
      <w:lang w:val="id"/>
    </w:rPr>
  </w:style>
  <w:style w:type="paragraph" w:styleId="Header">
    <w:name w:val="header"/>
    <w:basedOn w:val="Normal"/>
    <w:link w:val="HeaderChar"/>
    <w:uiPriority w:val="99"/>
    <w:unhideWhenUsed/>
    <w:rsid w:val="00D6301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63012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D6301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63012"/>
    <w:rPr>
      <w:rFonts w:ascii="Times New Roman" w:eastAsia="Times New Roman" w:hAnsi="Times New Roman" w:cs="Times New Roman"/>
      <w:lang w:val="id"/>
    </w:rPr>
  </w:style>
  <w:style w:type="character" w:styleId="PlaceholderText">
    <w:name w:val="Placeholder Text"/>
    <w:basedOn w:val="DefaultParagraphFont"/>
    <w:uiPriority w:val="99"/>
    <w:semiHidden/>
    <w:rsid w:val="00DA6B3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034B99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34B99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4F366C"/>
    <w:pPr>
      <w:keepNext/>
      <w:keepLines/>
      <w:widowControl/>
      <w:autoSpaceDE/>
      <w:autoSpaceDN/>
      <w:spacing w:before="240" w:line="259" w:lineRule="auto"/>
      <w:ind w:left="0" w:righ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sz w:val="32"/>
      <w:szCs w:val="32"/>
      <w:lang w:val="en-US"/>
    </w:rPr>
  </w:style>
  <w:style w:type="paragraph" w:customStyle="1" w:styleId="SUBBAB1">
    <w:name w:val="SUB BAB 1"/>
    <w:basedOn w:val="Heading2"/>
    <w:next w:val="Heading2"/>
    <w:link w:val="SUBBAB1Char"/>
    <w:uiPriority w:val="1"/>
    <w:qFormat/>
    <w:rsid w:val="00510D24"/>
    <w:pPr>
      <w:numPr>
        <w:numId w:val="5"/>
      </w:numPr>
      <w:tabs>
        <w:tab w:val="left" w:pos="947"/>
      </w:tabs>
      <w:spacing w:before="120" w:after="120" w:line="360" w:lineRule="auto"/>
      <w:ind w:left="360" w:right="90"/>
      <w:jc w:val="left"/>
    </w:pPr>
    <w:rPr>
      <w:sz w:val="24"/>
    </w:rPr>
  </w:style>
  <w:style w:type="paragraph" w:customStyle="1" w:styleId="SUBBAB2">
    <w:name w:val="SUB BAB 2"/>
    <w:basedOn w:val="Heading2"/>
    <w:next w:val="Heading2"/>
    <w:link w:val="SUBBAB2Char"/>
    <w:uiPriority w:val="1"/>
    <w:qFormat/>
    <w:rsid w:val="004D4634"/>
    <w:pPr>
      <w:numPr>
        <w:numId w:val="4"/>
      </w:numPr>
      <w:tabs>
        <w:tab w:val="left" w:pos="870"/>
        <w:tab w:val="left" w:pos="1710"/>
        <w:tab w:val="left" w:pos="5760"/>
      </w:tabs>
      <w:spacing w:line="480" w:lineRule="auto"/>
      <w:ind w:left="360" w:right="92" w:hanging="374"/>
      <w:jc w:val="left"/>
    </w:pPr>
    <w:rPr>
      <w:sz w:val="24"/>
    </w:rPr>
  </w:style>
  <w:style w:type="character" w:customStyle="1" w:styleId="SUBBAB1Char">
    <w:name w:val="SUB BAB 1 Char"/>
    <w:basedOn w:val="Heading2Char"/>
    <w:link w:val="SUBBAB1"/>
    <w:uiPriority w:val="1"/>
    <w:rsid w:val="00510D24"/>
    <w:rPr>
      <w:rFonts w:ascii="Times New Roman" w:eastAsia="Times New Roman" w:hAnsi="Times New Roman" w:cs="Times New Roman"/>
      <w:b/>
      <w:bCs/>
      <w:sz w:val="24"/>
      <w:szCs w:val="28"/>
      <w:lang w:val="id"/>
    </w:rPr>
  </w:style>
  <w:style w:type="paragraph" w:customStyle="1" w:styleId="SUBBAB22">
    <w:name w:val="SUB BAB 2.2"/>
    <w:basedOn w:val="Heading3"/>
    <w:link w:val="SUBBAB22Char"/>
    <w:uiPriority w:val="1"/>
    <w:qFormat/>
    <w:rsid w:val="0058329E"/>
    <w:pPr>
      <w:numPr>
        <w:numId w:val="3"/>
      </w:numPr>
      <w:tabs>
        <w:tab w:val="left" w:pos="1014"/>
        <w:tab w:val="left" w:pos="1710"/>
        <w:tab w:val="left" w:pos="5760"/>
      </w:tabs>
      <w:spacing w:line="480" w:lineRule="auto"/>
      <w:ind w:left="360" w:right="92" w:hanging="361"/>
      <w:jc w:val="left"/>
    </w:pPr>
  </w:style>
  <w:style w:type="character" w:customStyle="1" w:styleId="SUBBAB2Char">
    <w:name w:val="SUB BAB 2 Char"/>
    <w:basedOn w:val="Heading2Char"/>
    <w:link w:val="SUBBAB2"/>
    <w:uiPriority w:val="1"/>
    <w:rsid w:val="004D4634"/>
    <w:rPr>
      <w:rFonts w:ascii="Times New Roman" w:eastAsia="Times New Roman" w:hAnsi="Times New Roman" w:cs="Times New Roman"/>
      <w:b/>
      <w:bCs/>
      <w:sz w:val="24"/>
      <w:szCs w:val="28"/>
      <w:lang w:val="id"/>
    </w:rPr>
  </w:style>
  <w:style w:type="paragraph" w:customStyle="1" w:styleId="SUB31">
    <w:name w:val="SUB 3.1"/>
    <w:basedOn w:val="Heading4"/>
    <w:link w:val="SUB31Char"/>
    <w:uiPriority w:val="1"/>
    <w:qFormat/>
    <w:rsid w:val="00586B27"/>
    <w:pPr>
      <w:numPr>
        <w:numId w:val="47"/>
      </w:numPr>
      <w:tabs>
        <w:tab w:val="left" w:pos="1307"/>
        <w:tab w:val="left" w:pos="1710"/>
        <w:tab w:val="left" w:pos="5760"/>
      </w:tabs>
      <w:spacing w:line="480" w:lineRule="auto"/>
      <w:ind w:right="92"/>
    </w:pPr>
    <w:rPr>
      <w:i w:val="0"/>
    </w:rPr>
  </w:style>
  <w:style w:type="character" w:customStyle="1" w:styleId="SUBBAB22Char">
    <w:name w:val="SUB BAB 2.2 Char"/>
    <w:basedOn w:val="Heading3Char"/>
    <w:link w:val="SUBBAB22"/>
    <w:uiPriority w:val="1"/>
    <w:rsid w:val="0058329E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customStyle="1" w:styleId="PENALTYCORNER">
    <w:name w:val="PENALTY CORNER"/>
    <w:basedOn w:val="Heading4"/>
    <w:link w:val="PENALTYCORNERChar"/>
    <w:uiPriority w:val="1"/>
    <w:qFormat/>
    <w:rsid w:val="0058329E"/>
    <w:pPr>
      <w:numPr>
        <w:ilvl w:val="2"/>
        <w:numId w:val="3"/>
      </w:numPr>
      <w:tabs>
        <w:tab w:val="left" w:pos="1399"/>
      </w:tabs>
      <w:spacing w:before="120" w:line="480" w:lineRule="auto"/>
      <w:ind w:left="936" w:hanging="360"/>
    </w:pPr>
    <w:rPr>
      <w:i w:val="0"/>
    </w:rPr>
  </w:style>
  <w:style w:type="character" w:customStyle="1" w:styleId="SUB31Char">
    <w:name w:val="SUB 3.1 Char"/>
    <w:basedOn w:val="BodyTextChar"/>
    <w:link w:val="SUB31"/>
    <w:uiPriority w:val="1"/>
    <w:rsid w:val="00586B27"/>
    <w:rPr>
      <w:rFonts w:ascii="Times New Roman" w:eastAsia="Times New Roman" w:hAnsi="Times New Roman" w:cs="Times New Roman"/>
      <w:b/>
      <w:bCs/>
      <w:iCs/>
      <w:sz w:val="24"/>
      <w:szCs w:val="24"/>
      <w:lang w:val="id"/>
    </w:rPr>
  </w:style>
  <w:style w:type="paragraph" w:customStyle="1" w:styleId="SUBBAB3">
    <w:name w:val="SUB BAB 3"/>
    <w:basedOn w:val="Heading2"/>
    <w:link w:val="SUBBAB3Char"/>
    <w:uiPriority w:val="1"/>
    <w:qFormat/>
    <w:rsid w:val="004D4634"/>
    <w:pPr>
      <w:numPr>
        <w:numId w:val="10"/>
      </w:numPr>
      <w:tabs>
        <w:tab w:val="left" w:pos="360"/>
      </w:tabs>
      <w:spacing w:before="88" w:line="480" w:lineRule="auto"/>
      <w:ind w:left="360" w:right="92"/>
      <w:jc w:val="left"/>
    </w:pPr>
    <w:rPr>
      <w:sz w:val="24"/>
    </w:rPr>
  </w:style>
  <w:style w:type="character" w:customStyle="1" w:styleId="PENALTYCORNERChar">
    <w:name w:val="PENALTY CORNER Char"/>
    <w:basedOn w:val="Heading4Char"/>
    <w:link w:val="PENALTYCORNER"/>
    <w:uiPriority w:val="1"/>
    <w:rsid w:val="0058329E"/>
    <w:rPr>
      <w:rFonts w:ascii="Times New Roman" w:eastAsia="Times New Roman" w:hAnsi="Times New Roman" w:cs="Times New Roman"/>
      <w:b/>
      <w:bCs/>
      <w:i w:val="0"/>
      <w:iCs/>
      <w:sz w:val="24"/>
      <w:szCs w:val="24"/>
      <w:lang w:val="id"/>
    </w:rPr>
  </w:style>
  <w:style w:type="paragraph" w:styleId="NoSpacing">
    <w:name w:val="No Spacing"/>
    <w:basedOn w:val="BodyText"/>
    <w:uiPriority w:val="1"/>
    <w:qFormat/>
    <w:rsid w:val="004D4634"/>
  </w:style>
  <w:style w:type="character" w:customStyle="1" w:styleId="SUBBAB3Char">
    <w:name w:val="SUB BAB 3 Char"/>
    <w:basedOn w:val="Heading2Char"/>
    <w:link w:val="SUBBAB3"/>
    <w:uiPriority w:val="1"/>
    <w:rsid w:val="004D4634"/>
    <w:rPr>
      <w:rFonts w:ascii="Times New Roman" w:eastAsia="Times New Roman" w:hAnsi="Times New Roman" w:cs="Times New Roman"/>
      <w:b/>
      <w:bCs/>
      <w:sz w:val="24"/>
      <w:szCs w:val="28"/>
      <w:lang w:val="id"/>
    </w:rPr>
  </w:style>
  <w:style w:type="paragraph" w:customStyle="1" w:styleId="SUBBAB4">
    <w:name w:val="SUB BAB 4"/>
    <w:basedOn w:val="Heading2"/>
    <w:link w:val="SUBBAB4Char"/>
    <w:uiPriority w:val="1"/>
    <w:qFormat/>
    <w:rsid w:val="0042165D"/>
    <w:pPr>
      <w:widowControl/>
      <w:numPr>
        <w:numId w:val="18"/>
      </w:numPr>
      <w:autoSpaceDE/>
      <w:autoSpaceDN/>
      <w:spacing w:after="160" w:line="480" w:lineRule="auto"/>
      <w:ind w:left="360" w:right="27"/>
      <w:contextualSpacing/>
      <w:jc w:val="left"/>
    </w:pPr>
    <w:rPr>
      <w:sz w:val="24"/>
      <w:szCs w:val="24"/>
    </w:rPr>
  </w:style>
  <w:style w:type="paragraph" w:customStyle="1" w:styleId="SUBBAB41">
    <w:name w:val="SUB BAB 4.1"/>
    <w:basedOn w:val="Heading4"/>
    <w:link w:val="SUBBAB41Char"/>
    <w:uiPriority w:val="1"/>
    <w:qFormat/>
    <w:rsid w:val="002F5CD8"/>
    <w:pPr>
      <w:numPr>
        <w:numId w:val="19"/>
      </w:numPr>
      <w:spacing w:before="90"/>
    </w:pPr>
    <w:rPr>
      <w:i w:val="0"/>
    </w:rPr>
  </w:style>
  <w:style w:type="character" w:customStyle="1" w:styleId="SUBBAB4Char">
    <w:name w:val="SUB BAB 4 Char"/>
    <w:basedOn w:val="Heading2Char"/>
    <w:link w:val="SUBBAB4"/>
    <w:uiPriority w:val="1"/>
    <w:rsid w:val="0042165D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SUBBAB41Char">
    <w:name w:val="SUB BAB 4.1 Char"/>
    <w:basedOn w:val="Heading3Char"/>
    <w:link w:val="SUBBAB41"/>
    <w:uiPriority w:val="1"/>
    <w:rsid w:val="002F5CD8"/>
    <w:rPr>
      <w:rFonts w:ascii="Times New Roman" w:eastAsia="Times New Roman" w:hAnsi="Times New Roman" w:cs="Times New Roman"/>
      <w:b/>
      <w:bCs/>
      <w:iCs/>
      <w:sz w:val="24"/>
      <w:szCs w:val="24"/>
      <w:lang w:val="id"/>
    </w:rPr>
  </w:style>
  <w:style w:type="table" w:customStyle="1" w:styleId="TableGrid">
    <w:name w:val="TableGrid"/>
    <w:rsid w:val="00584F95"/>
    <w:pPr>
      <w:spacing w:after="0" w:line="240" w:lineRule="auto"/>
    </w:pPr>
    <w:rPr>
      <w:rFonts w:eastAsiaTheme="minorEastAsia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SUBBAB5">
    <w:name w:val="SUB BAB 5"/>
    <w:basedOn w:val="SUBBAB1"/>
    <w:next w:val="SUBBAB2"/>
    <w:link w:val="SUBBAB5Char"/>
    <w:uiPriority w:val="1"/>
    <w:qFormat/>
    <w:rsid w:val="00A93B74"/>
    <w:pPr>
      <w:widowControl/>
      <w:numPr>
        <w:numId w:val="37"/>
      </w:numPr>
      <w:autoSpaceDE/>
      <w:autoSpaceDN/>
      <w:spacing w:before="0" w:after="0" w:line="480" w:lineRule="auto"/>
    </w:pPr>
    <w:rPr>
      <w:szCs w:val="24"/>
    </w:rPr>
  </w:style>
  <w:style w:type="character" w:customStyle="1" w:styleId="SUBBAB5Char">
    <w:name w:val="SUB BAB 5 Char"/>
    <w:basedOn w:val="SUBBAB1Char"/>
    <w:link w:val="SUBBAB5"/>
    <w:uiPriority w:val="1"/>
    <w:rsid w:val="00A93B74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table" w:styleId="TableGrid0">
    <w:name w:val="Table Grid"/>
    <w:basedOn w:val="TableNormal"/>
    <w:uiPriority w:val="59"/>
    <w:rsid w:val="000E407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4231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EBCC65-2999-4C95-816F-8B0F53C24B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2</TotalTime>
  <Pages>2</Pages>
  <Words>435</Words>
  <Characters>248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Microsoft account</cp:lastModifiedBy>
  <cp:revision>43</cp:revision>
  <cp:lastPrinted>2024-07-10T03:16:00Z</cp:lastPrinted>
  <dcterms:created xsi:type="dcterms:W3CDTF">2024-06-14T02:44:00Z</dcterms:created>
  <dcterms:modified xsi:type="dcterms:W3CDTF">2024-07-15T1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de6a988-ee99-3328-87c2-bbb491bfcd3c</vt:lpwstr>
  </property>
  <property fmtid="{D5CDD505-2E9C-101B-9397-08002B2CF9AE}" pid="24" name="Mendeley Citation Style_1">
    <vt:lpwstr>http://www.zotero.org/styles/apa</vt:lpwstr>
  </property>
</Properties>
</file>